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4951913C" w:rsidR="00B11699" w:rsidRDefault="002A7EA3">
                                  <w:pPr>
                                    <w:pStyle w:val="NoSpacing"/>
                                    <w:spacing w:before="240"/>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Laboratory</w:t>
                                  </w:r>
                                  <w:r w:rsidR="00B11699" w:rsidRPr="00B11699">
                                    <w:rPr>
                                      <w:rFonts w:asciiTheme="majorHAnsi" w:eastAsiaTheme="majorEastAsia" w:hAnsiTheme="majorHAnsi" w:cstheme="majorBidi"/>
                                      <w:color w:val="595959" w:themeColor="text1" w:themeTint="A6"/>
                                      <w:sz w:val="96"/>
                                      <w:szCs w:val="96"/>
                                    </w:rPr>
                                    <w:t xml:space="preserve"> Testing Methods for Improv</w:t>
                                  </w:r>
                                  <w:r w:rsidR="00603B46">
                                    <w:rPr>
                                      <w:rFonts w:asciiTheme="majorHAnsi" w:eastAsiaTheme="majorEastAsia" w:hAnsiTheme="majorHAnsi" w:cstheme="majorBidi"/>
                                      <w:color w:val="595959" w:themeColor="text1" w:themeTint="A6"/>
                                      <w:sz w:val="96"/>
                                      <w:szCs w:val="96"/>
                                    </w:rPr>
                                    <w:t>ing</w:t>
                                  </w:r>
                                  <w:r w:rsidR="00B11699"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4951913C" w:rsidR="00B11699" w:rsidRDefault="002A7EA3">
                            <w:pPr>
                              <w:pStyle w:val="NoSpacing"/>
                              <w:spacing w:before="240"/>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Laboratory</w:t>
                            </w:r>
                            <w:r w:rsidR="00B11699" w:rsidRPr="00B11699">
                              <w:rPr>
                                <w:rFonts w:asciiTheme="majorHAnsi" w:eastAsiaTheme="majorEastAsia" w:hAnsiTheme="majorHAnsi" w:cstheme="majorBidi"/>
                                <w:color w:val="595959" w:themeColor="text1" w:themeTint="A6"/>
                                <w:sz w:val="96"/>
                                <w:szCs w:val="96"/>
                              </w:rPr>
                              <w:t xml:space="preserve"> Testing Methods for Improv</w:t>
                            </w:r>
                            <w:r w:rsidR="00603B46">
                              <w:rPr>
                                <w:rFonts w:asciiTheme="majorHAnsi" w:eastAsiaTheme="majorEastAsia" w:hAnsiTheme="majorHAnsi" w:cstheme="majorBidi"/>
                                <w:color w:val="595959" w:themeColor="text1" w:themeTint="A6"/>
                                <w:sz w:val="96"/>
                                <w:szCs w:val="96"/>
                              </w:rPr>
                              <w:t>ing</w:t>
                            </w:r>
                            <w:r w:rsidR="00B11699"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FD562FD"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1055F2">
                                  <w:rPr>
                                    <w:b/>
                                    <w:bCs/>
                                    <w:color w:val="FF0000"/>
                                    <w:sz w:val="36"/>
                                    <w:szCs w:val="36"/>
                                  </w:rPr>
                                  <w:t>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FD562FD"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1055F2">
                            <w:rPr>
                              <w:b/>
                              <w:bCs/>
                              <w:color w:val="FF0000"/>
                              <w:sz w:val="36"/>
                              <w:szCs w:val="36"/>
                            </w:rPr>
                            <w:t>8</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Default="00584B1C" w:rsidP="002B3796">
      <w:pPr>
        <w:pStyle w:val="FrontMatterHdr"/>
      </w:pPr>
      <w:r w:rsidRPr="00584B1C">
        <w:t>Abstract</w:t>
      </w:r>
    </w:p>
    <w:p w14:paraId="01D3E586" w14:textId="0046B80F" w:rsidR="002A7EA3" w:rsidRPr="00584B1C" w:rsidRDefault="002A7EA3" w:rsidP="000464B0">
      <w:pPr>
        <w:ind w:firstLine="360"/>
      </w:pPr>
      <w:r>
        <w:t xml:space="preserve">This project compares full vehicle </w:t>
      </w:r>
      <w:r w:rsidR="000464B0">
        <w:t>laboratory test methods for improving the suspension setup process in road racing.</w:t>
      </w:r>
      <w:r w:rsidR="008B04C0">
        <w:t xml:space="preserve"> Three candidate solutions were analyzed: 4-Post Shaker Rigs, 7-Post Shaker Rigs, and Kinematics and Compliance Testing Rigs. </w:t>
      </w:r>
      <w:r w:rsidR="00933438">
        <w:t>Each solution was assessed on its</w:t>
      </w:r>
      <w:r w:rsidR="00A72925">
        <w:t xml:space="preserve"> setup requirements, </w:t>
      </w:r>
      <w:r w:rsidR="001C5B51">
        <w:t xml:space="preserve">acceptable vehicle range, and effectiveness of test results. </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2BD48C99" w14:textId="7707F1F9" w:rsidR="00584B1C" w:rsidRDefault="00584B1C" w:rsidP="00567AA9">
      <w:pPr>
        <w:pStyle w:val="FrontMatterHdr"/>
        <w:spacing w:before="480"/>
      </w:pPr>
      <w:r w:rsidRPr="00584B1C">
        <w:t>List of Figures</w:t>
      </w:r>
    </w:p>
    <w:p w14:paraId="636EB8CE" w14:textId="43B971BB" w:rsidR="00FC24F0"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4558666" w:history="1">
        <w:r w:rsidR="00FC24F0" w:rsidRPr="00A26032">
          <w:rPr>
            <w:rStyle w:val="Hyperlink"/>
            <w:noProof/>
          </w:rPr>
          <w:t>Figure 1: Suspension System</w:t>
        </w:r>
        <w:r w:rsidR="00FC24F0">
          <w:rPr>
            <w:noProof/>
            <w:webHidden/>
          </w:rPr>
          <w:tab/>
        </w:r>
        <w:r w:rsidR="00FC24F0">
          <w:rPr>
            <w:noProof/>
            <w:webHidden/>
          </w:rPr>
          <w:fldChar w:fldCharType="begin"/>
        </w:r>
        <w:r w:rsidR="00FC24F0">
          <w:rPr>
            <w:noProof/>
            <w:webHidden/>
          </w:rPr>
          <w:instrText xml:space="preserve"> PAGEREF _Toc184558666 \h </w:instrText>
        </w:r>
        <w:r w:rsidR="00FC24F0">
          <w:rPr>
            <w:noProof/>
            <w:webHidden/>
          </w:rPr>
        </w:r>
        <w:r w:rsidR="00FC24F0">
          <w:rPr>
            <w:noProof/>
            <w:webHidden/>
          </w:rPr>
          <w:fldChar w:fldCharType="separate"/>
        </w:r>
        <w:r w:rsidR="00FC24F0">
          <w:rPr>
            <w:noProof/>
            <w:webHidden/>
          </w:rPr>
          <w:t>5</w:t>
        </w:r>
        <w:r w:rsidR="00FC24F0">
          <w:rPr>
            <w:noProof/>
            <w:webHidden/>
          </w:rPr>
          <w:fldChar w:fldCharType="end"/>
        </w:r>
      </w:hyperlink>
    </w:p>
    <w:p w14:paraId="29B4AFFF" w14:textId="61425C85"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67" w:history="1">
        <w:r w:rsidRPr="00A26032">
          <w:rPr>
            <w:rStyle w:val="Hyperlink"/>
            <w:noProof/>
          </w:rPr>
          <w:t xml:space="preserve">Figure 2: Penske S-Link PHD-2 Shock Dynamometer </w:t>
        </w:r>
        <w:r w:rsidRPr="00A26032">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4558667 \h </w:instrText>
        </w:r>
        <w:r>
          <w:rPr>
            <w:noProof/>
            <w:webHidden/>
          </w:rPr>
        </w:r>
        <w:r>
          <w:rPr>
            <w:noProof/>
            <w:webHidden/>
          </w:rPr>
          <w:fldChar w:fldCharType="separate"/>
        </w:r>
        <w:r>
          <w:rPr>
            <w:noProof/>
            <w:webHidden/>
          </w:rPr>
          <w:t>8</w:t>
        </w:r>
        <w:r>
          <w:rPr>
            <w:noProof/>
            <w:webHidden/>
          </w:rPr>
          <w:fldChar w:fldCharType="end"/>
        </w:r>
      </w:hyperlink>
    </w:p>
    <w:p w14:paraId="13D09877" w14:textId="2951C013"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68" w:history="1">
        <w:r w:rsidRPr="00A26032">
          <w:rPr>
            <w:rStyle w:val="Hyperlink"/>
            <w:noProof/>
          </w:rPr>
          <w:t>Figure 3: Shock dyno plot - Comparing damper adjustments (Courtesy of Temple Formula Racing)</w:t>
        </w:r>
        <w:r>
          <w:rPr>
            <w:noProof/>
            <w:webHidden/>
          </w:rPr>
          <w:tab/>
        </w:r>
        <w:r>
          <w:rPr>
            <w:noProof/>
            <w:webHidden/>
          </w:rPr>
          <w:fldChar w:fldCharType="begin"/>
        </w:r>
        <w:r>
          <w:rPr>
            <w:noProof/>
            <w:webHidden/>
          </w:rPr>
          <w:instrText xml:space="preserve"> PAGEREF _Toc184558668 \h </w:instrText>
        </w:r>
        <w:r>
          <w:rPr>
            <w:noProof/>
            <w:webHidden/>
          </w:rPr>
        </w:r>
        <w:r>
          <w:rPr>
            <w:noProof/>
            <w:webHidden/>
          </w:rPr>
          <w:fldChar w:fldCharType="separate"/>
        </w:r>
        <w:r>
          <w:rPr>
            <w:noProof/>
            <w:webHidden/>
          </w:rPr>
          <w:t>9</w:t>
        </w:r>
        <w:r>
          <w:rPr>
            <w:noProof/>
            <w:webHidden/>
          </w:rPr>
          <w:fldChar w:fldCharType="end"/>
        </w:r>
      </w:hyperlink>
    </w:p>
    <w:p w14:paraId="4475C401" w14:textId="6E2D0BE5"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69" w:history="1">
        <w:r w:rsidRPr="00A26032">
          <w:rPr>
            <w:rStyle w:val="Hyperlink"/>
            <w:noProof/>
          </w:rPr>
          <w:t xml:space="preserve">Figure 4: How to read a dyno plot </w:t>
        </w:r>
        <w:r w:rsidRPr="00A26032">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4558669 \h </w:instrText>
        </w:r>
        <w:r>
          <w:rPr>
            <w:noProof/>
            <w:webHidden/>
          </w:rPr>
        </w:r>
        <w:r>
          <w:rPr>
            <w:noProof/>
            <w:webHidden/>
          </w:rPr>
          <w:fldChar w:fldCharType="separate"/>
        </w:r>
        <w:r>
          <w:rPr>
            <w:noProof/>
            <w:webHidden/>
          </w:rPr>
          <w:t>9</w:t>
        </w:r>
        <w:r>
          <w:rPr>
            <w:noProof/>
            <w:webHidden/>
          </w:rPr>
          <w:fldChar w:fldCharType="end"/>
        </w:r>
      </w:hyperlink>
    </w:p>
    <w:p w14:paraId="74ED2BBC" w14:textId="7A1BC94A"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70" w:history="1">
        <w:r w:rsidRPr="00A26032">
          <w:rPr>
            <w:rStyle w:val="Hyperlink"/>
            <w:noProof/>
          </w:rPr>
          <w:t xml:space="preserve">Figure 5: 4-Post Shaker Rig Layout </w:t>
        </w:r>
        <w:r w:rsidRPr="00A26032">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4558670 \h </w:instrText>
        </w:r>
        <w:r>
          <w:rPr>
            <w:noProof/>
            <w:webHidden/>
          </w:rPr>
        </w:r>
        <w:r>
          <w:rPr>
            <w:noProof/>
            <w:webHidden/>
          </w:rPr>
          <w:fldChar w:fldCharType="separate"/>
        </w:r>
        <w:r>
          <w:rPr>
            <w:noProof/>
            <w:webHidden/>
          </w:rPr>
          <w:t>11</w:t>
        </w:r>
        <w:r>
          <w:rPr>
            <w:noProof/>
            <w:webHidden/>
          </w:rPr>
          <w:fldChar w:fldCharType="end"/>
        </w:r>
      </w:hyperlink>
    </w:p>
    <w:p w14:paraId="49B3AF2D" w14:textId="085FD403"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71" w:history="1">
        <w:r w:rsidRPr="00A26032">
          <w:rPr>
            <w:rStyle w:val="Hyperlink"/>
            <w:noProof/>
          </w:rPr>
          <w:t xml:space="preserve">Figure 6: 4-Post Shaker Rig Top View </w:t>
        </w:r>
        <w:r w:rsidRPr="00A26032">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4558671 \h </w:instrText>
        </w:r>
        <w:r>
          <w:rPr>
            <w:noProof/>
            <w:webHidden/>
          </w:rPr>
        </w:r>
        <w:r>
          <w:rPr>
            <w:noProof/>
            <w:webHidden/>
          </w:rPr>
          <w:fldChar w:fldCharType="separate"/>
        </w:r>
        <w:r>
          <w:rPr>
            <w:noProof/>
            <w:webHidden/>
          </w:rPr>
          <w:t>12</w:t>
        </w:r>
        <w:r>
          <w:rPr>
            <w:noProof/>
            <w:webHidden/>
          </w:rPr>
          <w:fldChar w:fldCharType="end"/>
        </w:r>
      </w:hyperlink>
    </w:p>
    <w:p w14:paraId="0D543023" w14:textId="77F60CB0"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72" w:history="1">
        <w:r w:rsidRPr="00A26032">
          <w:rPr>
            <w:rStyle w:val="Hyperlink"/>
            <w:noProof/>
          </w:rPr>
          <w:t>Figure 7: 7-Post Shaker Rig Setup</w:t>
        </w:r>
        <w:r>
          <w:rPr>
            <w:noProof/>
            <w:webHidden/>
          </w:rPr>
          <w:tab/>
        </w:r>
        <w:r>
          <w:rPr>
            <w:noProof/>
            <w:webHidden/>
          </w:rPr>
          <w:fldChar w:fldCharType="begin"/>
        </w:r>
        <w:r>
          <w:rPr>
            <w:noProof/>
            <w:webHidden/>
          </w:rPr>
          <w:instrText xml:space="preserve"> PAGEREF _Toc184558672 \h </w:instrText>
        </w:r>
        <w:r>
          <w:rPr>
            <w:noProof/>
            <w:webHidden/>
          </w:rPr>
        </w:r>
        <w:r>
          <w:rPr>
            <w:noProof/>
            <w:webHidden/>
          </w:rPr>
          <w:fldChar w:fldCharType="separate"/>
        </w:r>
        <w:r>
          <w:rPr>
            <w:noProof/>
            <w:webHidden/>
          </w:rPr>
          <w:t>13</w:t>
        </w:r>
        <w:r>
          <w:rPr>
            <w:noProof/>
            <w:webHidden/>
          </w:rPr>
          <w:fldChar w:fldCharType="end"/>
        </w:r>
      </w:hyperlink>
    </w:p>
    <w:p w14:paraId="71C75992" w14:textId="6C6A9EAE"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73" w:history="1">
        <w:r w:rsidRPr="00A26032">
          <w:rPr>
            <w:rStyle w:val="Hyperlink"/>
            <w:noProof/>
          </w:rPr>
          <w:t xml:space="preserve">Figure 8: Kinematic testing simulator </w:t>
        </w:r>
        <w:r w:rsidRPr="00A26032">
          <w:rPr>
            <w:rStyle w:val="Hyperlink"/>
            <w:rFonts w:ascii="Calibri" w:hAnsi="Calibri" w:cs="Calibri"/>
            <w:noProof/>
          </w:rPr>
          <w:t>(Dodds &amp; Plummer, 2001)</w:t>
        </w:r>
        <w:r>
          <w:rPr>
            <w:noProof/>
            <w:webHidden/>
          </w:rPr>
          <w:tab/>
        </w:r>
        <w:r>
          <w:rPr>
            <w:noProof/>
            <w:webHidden/>
          </w:rPr>
          <w:fldChar w:fldCharType="begin"/>
        </w:r>
        <w:r>
          <w:rPr>
            <w:noProof/>
            <w:webHidden/>
          </w:rPr>
          <w:instrText xml:space="preserve"> PAGEREF _Toc184558673 \h </w:instrText>
        </w:r>
        <w:r>
          <w:rPr>
            <w:noProof/>
            <w:webHidden/>
          </w:rPr>
        </w:r>
        <w:r>
          <w:rPr>
            <w:noProof/>
            <w:webHidden/>
          </w:rPr>
          <w:fldChar w:fldCharType="separate"/>
        </w:r>
        <w:r>
          <w:rPr>
            <w:noProof/>
            <w:webHidden/>
          </w:rPr>
          <w:t>14</w:t>
        </w:r>
        <w:r>
          <w:rPr>
            <w:noProof/>
            <w:webHidden/>
          </w:rPr>
          <w:fldChar w:fldCharType="end"/>
        </w:r>
      </w:hyperlink>
    </w:p>
    <w:p w14:paraId="06DAC96F" w14:textId="07C43259" w:rsidR="00426E2B" w:rsidRPr="00584B1C" w:rsidRDefault="00457F45" w:rsidP="00567AA9">
      <w:pPr>
        <w:pStyle w:val="FrontMatterHdr"/>
        <w:spacing w:before="480"/>
      </w:pPr>
      <w:r>
        <w:lastRenderedPageBreak/>
        <w:fldChar w:fldCharType="end"/>
      </w:r>
    </w:p>
    <w:p w14:paraId="1422830E" w14:textId="776429A9" w:rsidR="00584B1C" w:rsidRDefault="00584B1C" w:rsidP="00567AA9">
      <w:pPr>
        <w:pStyle w:val="FrontMatterHdr"/>
        <w:spacing w:before="480"/>
      </w:pPr>
      <w:r w:rsidRPr="00584B1C">
        <w:t>List of Tables</w:t>
      </w:r>
    </w:p>
    <w:p w14:paraId="2BACA70F" w14:textId="5839E14A" w:rsidR="00FC24F0"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4558685" w:history="1">
        <w:r w:rsidR="00FC24F0" w:rsidRPr="00CC00F7">
          <w:rPr>
            <w:rStyle w:val="Hyperlink"/>
            <w:noProof/>
          </w:rPr>
          <w:t xml:space="preserve">Table 1: Potential Suspension Setup Options </w:t>
        </w:r>
        <w:r w:rsidR="00FC24F0" w:rsidRPr="00CC00F7">
          <w:rPr>
            <w:rStyle w:val="Hyperlink"/>
            <w:rFonts w:ascii="Calibri" w:hAnsi="Calibri" w:cs="Calibri"/>
            <w:noProof/>
          </w:rPr>
          <w:t>(Boggs, 2009)</w:t>
        </w:r>
        <w:r w:rsidR="00FC24F0">
          <w:rPr>
            <w:noProof/>
            <w:webHidden/>
          </w:rPr>
          <w:tab/>
        </w:r>
        <w:r w:rsidR="00FC24F0">
          <w:rPr>
            <w:noProof/>
            <w:webHidden/>
          </w:rPr>
          <w:fldChar w:fldCharType="begin"/>
        </w:r>
        <w:r w:rsidR="00FC24F0">
          <w:rPr>
            <w:noProof/>
            <w:webHidden/>
          </w:rPr>
          <w:instrText xml:space="preserve"> PAGEREF _Toc184558685 \h </w:instrText>
        </w:r>
        <w:r w:rsidR="00FC24F0">
          <w:rPr>
            <w:noProof/>
            <w:webHidden/>
          </w:rPr>
        </w:r>
        <w:r w:rsidR="00FC24F0">
          <w:rPr>
            <w:noProof/>
            <w:webHidden/>
          </w:rPr>
          <w:fldChar w:fldCharType="separate"/>
        </w:r>
        <w:r w:rsidR="00FC24F0">
          <w:rPr>
            <w:noProof/>
            <w:webHidden/>
          </w:rPr>
          <w:t>6</w:t>
        </w:r>
        <w:r w:rsidR="00FC24F0">
          <w:rPr>
            <w:noProof/>
            <w:webHidden/>
          </w:rPr>
          <w:fldChar w:fldCharType="end"/>
        </w:r>
      </w:hyperlink>
    </w:p>
    <w:p w14:paraId="1991A32C" w14:textId="144B2B03" w:rsidR="00FC24F0" w:rsidRDefault="00FC24F0">
      <w:pPr>
        <w:pStyle w:val="TableofFigures"/>
        <w:tabs>
          <w:tab w:val="right" w:leader="dot" w:pos="9350"/>
        </w:tabs>
        <w:rPr>
          <w:rFonts w:eastAsiaTheme="minorEastAsia"/>
          <w:noProof/>
          <w:kern w:val="2"/>
          <w:sz w:val="24"/>
          <w:szCs w:val="24"/>
          <w14:ligatures w14:val="standardContextual"/>
        </w:rPr>
      </w:pPr>
      <w:hyperlink w:anchor="_Toc184558686" w:history="1">
        <w:r w:rsidRPr="00CC00F7">
          <w:rPr>
            <w:rStyle w:val="Hyperlink"/>
            <w:noProof/>
          </w:rPr>
          <w:t>Table 2: Comparison of Candidate Solutions</w:t>
        </w:r>
        <w:r>
          <w:rPr>
            <w:noProof/>
            <w:webHidden/>
          </w:rPr>
          <w:tab/>
        </w:r>
        <w:r>
          <w:rPr>
            <w:noProof/>
            <w:webHidden/>
          </w:rPr>
          <w:fldChar w:fldCharType="begin"/>
        </w:r>
        <w:r>
          <w:rPr>
            <w:noProof/>
            <w:webHidden/>
          </w:rPr>
          <w:instrText xml:space="preserve"> PAGEREF _Toc184558686 \h </w:instrText>
        </w:r>
        <w:r>
          <w:rPr>
            <w:noProof/>
            <w:webHidden/>
          </w:rPr>
        </w:r>
        <w:r>
          <w:rPr>
            <w:noProof/>
            <w:webHidden/>
          </w:rPr>
          <w:fldChar w:fldCharType="separate"/>
        </w:r>
        <w:r>
          <w:rPr>
            <w:noProof/>
            <w:webHidden/>
          </w:rPr>
          <w:t>14</w:t>
        </w:r>
        <w:r>
          <w:rPr>
            <w:noProof/>
            <w:webHidden/>
          </w:rPr>
          <w:fldChar w:fldCharType="end"/>
        </w:r>
      </w:hyperlink>
    </w:p>
    <w:p w14:paraId="589F41E3" w14:textId="032D95B9"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3308DCE4"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w:t>
      </w:r>
      <w:r w:rsidR="003672FE">
        <w:t xml:space="preserve"> </w:t>
      </w:r>
      <w:r w:rsidR="003672FE">
        <w:fldChar w:fldCharType="begin"/>
      </w:r>
      <w:r w:rsidR="003672FE">
        <w:instrText xml:space="preserve"> ADDIN ZOTERO_ITEM CSL_CITATION {"citationID":"XABgTNbW","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3672FE">
        <w:fldChar w:fldCharType="separate"/>
      </w:r>
      <w:r w:rsidR="003672FE" w:rsidRPr="003672FE">
        <w:rPr>
          <w:rFonts w:ascii="Calibri" w:hAnsi="Calibri" w:cs="Calibri"/>
        </w:rPr>
        <w:t>(Segers, 2014)</w:t>
      </w:r>
      <w:r w:rsidR="003672FE">
        <w:fldChar w:fldCharType="end"/>
      </w:r>
      <w:r w:rsidR="00F71D19">
        <w:t>. Improvements in technology have allowed the race car to be analyzed before it ever touches pavement.</w:t>
      </w:r>
      <w:r w:rsidR="00DE204C">
        <w:t xml:space="preserve"> </w:t>
      </w:r>
      <w:r w:rsidR="0068554C" w:rsidRPr="0068554C">
        <w:t>Suspension setup, in particular, is hypersensitive to specific drivers and tracks.</w:t>
      </w:r>
      <w:r w:rsidR="00865E16">
        <w:t xml:space="preserve"> An effective solution will allow racing teams to develop the most complete setup package for their car before arriving to the race track so they can be competitive.</w:t>
      </w:r>
    </w:p>
    <w:p w14:paraId="7BC3751C" w14:textId="77777777" w:rsidR="00584B1C" w:rsidRDefault="31AB8FB0" w:rsidP="006C39FA">
      <w:pPr>
        <w:pStyle w:val="Heading2"/>
      </w:pPr>
      <w:bookmarkStart w:id="3" w:name="_Toc183284805"/>
      <w:r>
        <w:t>STEM fundamentals of problem</w:t>
      </w:r>
      <w:bookmarkEnd w:id="3"/>
    </w:p>
    <w:p w14:paraId="34FE44F0" w14:textId="1AB4856A" w:rsidR="0052774C"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DB58BF">
        <w:fldChar w:fldCharType="begin"/>
      </w:r>
      <w:r w:rsidR="00DB58BF">
        <w:instrText xml:space="preserve"> ADDIN ZOTERO_ITEM CSL_CITATION {"citationID":"FQUfMJj4","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t>.</w:t>
      </w:r>
      <w:r w:rsidR="00BD1012">
        <w:t xml:space="preserve"> </w:t>
      </w:r>
      <w:r w:rsidR="0052774C">
        <w:t>Therefore, racecar tires are sensitive to variations in loading and relative position to the ground</w:t>
      </w:r>
      <w:r w:rsidR="00DB58BF">
        <w:t xml:space="preserve"> </w:t>
      </w:r>
      <w:r w:rsidR="00DB58BF">
        <w:fldChar w:fldCharType="begin"/>
      </w:r>
      <w:r w:rsidR="00DB58BF">
        <w:instrText xml:space="preserve"> ADDIN ZOTERO_ITEM CSL_CITATION {"citationID":"EdN6WxWt","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rsidR="0052774C">
        <w:t xml:space="preserve">. </w:t>
      </w:r>
    </w:p>
    <w:p w14:paraId="5DD7CA1F" w14:textId="4DCFB923" w:rsidR="00732B4A" w:rsidRDefault="00BD1012" w:rsidP="004A4699">
      <w:pPr>
        <w:ind w:firstLine="360"/>
      </w:pPr>
      <w:r>
        <w:t xml:space="preserve">There are two modes in which tires interact with the vehicle to produce traction – mechanically and aerodynamically. Mechanical grip is </w:t>
      </w:r>
      <w:r w:rsidR="00B71782">
        <w:t xml:space="preserve">the </w:t>
      </w:r>
      <w:r>
        <w:t xml:space="preserve">result of </w:t>
      </w:r>
      <w:r w:rsidR="00B71782">
        <w:t xml:space="preserve">the </w:t>
      </w:r>
      <w:r>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t xml:space="preserve"> Aerodynamic grip</w:t>
      </w:r>
      <w:r w:rsidR="00FB4424">
        <w:t>,</w:t>
      </w:r>
      <w:r>
        <w:t xml:space="preserve"> </w:t>
      </w:r>
      <w:r w:rsidR="00632467">
        <w:t>which is produced by wings and bodywork</w:t>
      </w:r>
      <w:r w:rsidR="00FB4424">
        <w:t>,</w:t>
      </w:r>
      <w:r w:rsidR="00632467">
        <w:t xml:space="preserve"> </w:t>
      </w:r>
      <w:r>
        <w:t>takes affect at higher speeds a</w:t>
      </w:r>
      <w:r w:rsidR="00632467">
        <w:t>nd is dependent on vehicle ride height and attitude.</w:t>
      </w:r>
      <w:r w:rsidR="004A4699">
        <w:t xml:space="preserve"> </w:t>
      </w:r>
    </w:p>
    <w:p w14:paraId="4FF85B8F" w14:textId="17AF463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2E3CDDB7" w:rsidR="008A52B2" w:rsidRDefault="008A52B2" w:rsidP="00140FB2">
      <w:pPr>
        <w:pStyle w:val="Caption"/>
      </w:pPr>
      <w:bookmarkStart w:id="4" w:name="_Ref182253628"/>
      <w:bookmarkStart w:id="5" w:name="_Ref182253620"/>
      <w:bookmarkStart w:id="6" w:name="_Toc184558666"/>
      <w:r>
        <w:t xml:space="preserve">Figure </w:t>
      </w:r>
      <w:fldSimple w:instr=" SEQ Figure \* ARABIC ">
        <w:r w:rsidR="006A70C6">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7CB8E1D1" w14:textId="55197F4A" w:rsidR="00A56E33" w:rsidRPr="003A63EF" w:rsidRDefault="00E27D18" w:rsidP="00A56E33">
      <w:pPr>
        <w:ind w:firstLine="360"/>
      </w:pPr>
      <w:r>
        <w:t>Since one goal of improving suspension performance is minimizing wheel load divergence (insert citation), the data gathered needs to organized appropriately.</w:t>
      </w:r>
      <w:r w:rsidR="00A56E33" w:rsidRPr="00A56E33">
        <w:t xml:space="preserve"> </w:t>
      </w:r>
      <w:r w:rsidR="00A56E33">
        <w:t xml:space="preserve">It is widely understood that minimizing normal load variation of each tire will result in better vehicle handling </w:t>
      </w:r>
      <w:r w:rsidR="00A56E33">
        <w:fldChar w:fldCharType="begin"/>
      </w:r>
      <w:r w:rsidR="00A56E33">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xml:space="preserve">. Since more downforce is created at lower ride height, having better control of the vehicle’s platform is critical </w:t>
      </w:r>
      <w:r w:rsidR="00A56E33">
        <w:fldChar w:fldCharType="begin"/>
      </w:r>
      <w:r w:rsidR="00A56E33">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Being able to run the vehicle as low as possible without upsetting the chassis and suspension will allow the most traction to be extracted from the tires, resulting in the most performance.</w:t>
      </w:r>
    </w:p>
    <w:p w14:paraId="1277CB96" w14:textId="1899AF94" w:rsidR="008E6665" w:rsidRPr="00BD1012" w:rsidRDefault="008E6665" w:rsidP="00F902AE">
      <w:pPr>
        <w:ind w:firstLine="360"/>
      </w:pPr>
      <w:r>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lastRenderedPageBreak/>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4558685"/>
      <w:r>
        <w:t xml:space="preserve">Table </w:t>
      </w:r>
      <w:fldSimple w:instr=" SEQ Table \* ARABIC ">
        <w:r>
          <w:rPr>
            <w:noProof/>
          </w:rPr>
          <w:t>1</w:t>
        </w:r>
      </w:fldSimple>
      <w:r>
        <w:t>: Potential Suspension Setup Options</w:t>
      </w:r>
      <w:bookmarkEnd w:id="9"/>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bookmarkEnd w:id="10"/>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4052B89A"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97900E6" w:rsidR="00E339D6" w:rsidRDefault="00E74F72" w:rsidP="00E74F72">
      <w:pPr>
        <w:pStyle w:val="Caption"/>
      </w:pPr>
      <w:bookmarkStart w:id="19" w:name="_Ref182856703"/>
      <w:bookmarkStart w:id="20" w:name="_Toc184558667"/>
      <w:r>
        <w:t xml:space="preserve">Figure </w:t>
      </w:r>
      <w:fldSimple w:instr=" SEQ Figure \* ARABIC ">
        <w:r w:rsidR="006A70C6">
          <w:rPr>
            <w:noProof/>
          </w:rPr>
          <w:t>2</w:t>
        </w:r>
      </w:fldSimple>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bookmarkEnd w:id="20"/>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CDED1EB" w:rsidR="00DF182B" w:rsidRDefault="00DF182B" w:rsidP="00DF182B">
      <w:pPr>
        <w:pStyle w:val="Caption"/>
      </w:pPr>
      <w:bookmarkStart w:id="21" w:name="_Ref182860644"/>
      <w:bookmarkStart w:id="22" w:name="_Toc184558668"/>
      <w:r>
        <w:t xml:space="preserve">Figure </w:t>
      </w:r>
      <w:fldSimple w:instr=" SEQ Figure \* ARABIC ">
        <w:r w:rsidR="006A70C6">
          <w:rPr>
            <w:noProof/>
          </w:rPr>
          <w:t>3</w:t>
        </w:r>
      </w:fldSimple>
      <w:bookmarkEnd w:id="21"/>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bookmarkEnd w:id="22"/>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0804AE6C" w:rsidR="00DE7C57" w:rsidRPr="00DE7C57" w:rsidRDefault="007F56F4" w:rsidP="007F56F4">
      <w:pPr>
        <w:pStyle w:val="Caption"/>
      </w:pPr>
      <w:bookmarkStart w:id="23" w:name="_Ref183033167"/>
      <w:bookmarkStart w:id="24" w:name="_Toc184558669"/>
      <w:r>
        <w:t xml:space="preserve">Figure </w:t>
      </w:r>
      <w:fldSimple w:instr=" SEQ Figure \* ARABIC ">
        <w:r w:rsidR="006A70C6">
          <w:rPr>
            <w:noProof/>
          </w:rPr>
          <w:t>4</w:t>
        </w:r>
      </w:fldSimple>
      <w:bookmarkEnd w:id="23"/>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bookmarkEnd w:id="24"/>
      <w:r w:rsidR="0011417D">
        <w:fldChar w:fldCharType="end"/>
      </w:r>
    </w:p>
    <w:p w14:paraId="6D58549F" w14:textId="68E9C094" w:rsidR="00AE4774" w:rsidRDefault="00180CB5" w:rsidP="00E8236B">
      <w:pPr>
        <w:ind w:firstLine="360"/>
      </w:pPr>
      <w:commentRangeStart w:id="25"/>
      <w:r>
        <w:t>Through analyzing the plot, an engineer can identify the force output at different damper</w:t>
      </w:r>
      <w:commentRangeEnd w:id="25"/>
      <w:r w:rsidR="00C72D53">
        <w:rPr>
          <w:rStyle w:val="CommentReference"/>
        </w:rPr>
        <w:commentReference w:id="25"/>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011EAAA7" w14:textId="2988EDFE" w:rsidR="00612C3A" w:rsidRDefault="00612C3A" w:rsidP="00612C3A">
      <w:pPr>
        <w:ind w:firstLine="360"/>
      </w:pPr>
      <w:commentRangeStart w:id="26"/>
      <w:commentRangeStart w:id="27"/>
      <w:r>
        <w:t xml:space="preserve">Dynamic vehicle testing </w:t>
      </w:r>
      <w:commentRangeEnd w:id="26"/>
      <w:r>
        <w:rPr>
          <w:rStyle w:val="CommentReference"/>
        </w:rPr>
        <w:commentReference w:id="26"/>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7"/>
      <w:r w:rsidR="00701F70">
        <w:rPr>
          <w:rStyle w:val="CommentReference"/>
        </w:rPr>
        <w:commentReference w:id="27"/>
      </w:r>
    </w:p>
    <w:p w14:paraId="10856CC9" w14:textId="77777777" w:rsidR="00612C3A" w:rsidRDefault="00612C3A" w:rsidP="00612C3A">
      <w:pPr>
        <w:ind w:firstLine="360"/>
      </w:pPr>
      <w:r>
        <w:t xml:space="preserve">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Body Restraint Testing” 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8" w:name="_Toc183284813"/>
      <w:r>
        <w:lastRenderedPageBreak/>
        <w:t>Explanation of candidate solutions</w:t>
      </w:r>
      <w:bookmarkEnd w:id="28"/>
    </w:p>
    <w:p w14:paraId="788606AC" w14:textId="12AD511D" w:rsidR="000516F5" w:rsidRDefault="000516F5" w:rsidP="000516F5">
      <w:pPr>
        <w:pStyle w:val="Heading3"/>
      </w:pPr>
      <w:bookmarkStart w:id="29" w:name="_Toc183284814"/>
      <w:r>
        <w:t xml:space="preserve">4 Post </w:t>
      </w:r>
      <w:r w:rsidR="005A3646">
        <w:t>Shaker Rig</w:t>
      </w:r>
      <w:bookmarkEnd w:id="29"/>
    </w:p>
    <w:p w14:paraId="31530BE9" w14:textId="652D761A" w:rsid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To perform tests, the four actuators are provided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r w:rsidR="00541461">
        <w:t xml:space="preserve"> </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1"/>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0AC2106E" w:rsidR="00201338" w:rsidRDefault="00201338" w:rsidP="00201338">
      <w:pPr>
        <w:pStyle w:val="Caption"/>
      </w:pPr>
      <w:bookmarkStart w:id="30" w:name="_Ref184063009"/>
      <w:bookmarkStart w:id="31" w:name="_Toc184558670"/>
      <w:r>
        <w:t xml:space="preserve">Figure </w:t>
      </w:r>
      <w:fldSimple w:instr=" SEQ Figure \* ARABIC ">
        <w:r w:rsidR="006A70C6">
          <w:rPr>
            <w:noProof/>
          </w:rPr>
          <w:t>5</w:t>
        </w:r>
      </w:fldSimple>
      <w:bookmarkEnd w:id="30"/>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bookmarkEnd w:id="31"/>
      <w:r>
        <w:fldChar w:fldCharType="end"/>
      </w:r>
    </w:p>
    <w:p w14:paraId="327689C2" w14:textId="77777777" w:rsidR="000A1E66" w:rsidRDefault="000A1E66" w:rsidP="000A1E66">
      <w:pPr>
        <w:keepNext/>
        <w:jc w:val="center"/>
      </w:pPr>
      <w:r w:rsidRPr="000A1E66">
        <w:rPr>
          <w:noProof/>
        </w:rPr>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2"/>
                    <a:stretch>
                      <a:fillRect/>
                    </a:stretch>
                  </pic:blipFill>
                  <pic:spPr>
                    <a:xfrm>
                      <a:off x="0" y="0"/>
                      <a:ext cx="5943600" cy="3349625"/>
                    </a:xfrm>
                    <a:prstGeom prst="rect">
                      <a:avLst/>
                    </a:prstGeom>
                  </pic:spPr>
                </pic:pic>
              </a:graphicData>
            </a:graphic>
          </wp:inline>
        </w:drawing>
      </w:r>
    </w:p>
    <w:p w14:paraId="2EE0FA5B" w14:textId="79545A2B" w:rsidR="000A1E66" w:rsidRDefault="000A1E66" w:rsidP="000A1E66">
      <w:pPr>
        <w:pStyle w:val="Caption"/>
      </w:pPr>
      <w:bookmarkStart w:id="32" w:name="_Toc184558671"/>
      <w:r>
        <w:t xml:space="preserve">Figure </w:t>
      </w:r>
      <w:fldSimple w:instr=" SEQ Figure \* ARABIC ">
        <w:r w:rsidR="006A70C6">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bookmarkEnd w:id="32"/>
      <w:r>
        <w:fldChar w:fldCharType="end"/>
      </w:r>
    </w:p>
    <w:p w14:paraId="7A000C8A" w14:textId="105E4AE7" w:rsidR="00E71ACD" w:rsidRPr="00E71ACD" w:rsidRDefault="00E71ACD" w:rsidP="00295FD1">
      <w:pPr>
        <w:ind w:firstLine="360"/>
      </w:pPr>
      <w:r>
        <w:t xml:space="preserve">4-post shaker rigs are typically used to test a race car’s suspension in heave, pitch, roll, and torsion </w:t>
      </w:r>
      <w:r>
        <w:fldChar w:fldCharType="begin"/>
      </w:r>
      <w:r>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8E4F96">
        <w:rPr>
          <w:rFonts w:ascii="Calibri" w:hAnsi="Calibri" w:cs="Calibri"/>
        </w:rPr>
        <w:t>(Kelly et al., 2002)</w:t>
      </w:r>
      <w:r>
        <w:fldChar w:fldCharType="end"/>
      </w:r>
      <w:r>
        <w:t>.</w:t>
      </w:r>
      <w:r w:rsidR="00843F72">
        <w:t xml:space="preserve"> </w:t>
      </w:r>
    </w:p>
    <w:p w14:paraId="1820E5D5" w14:textId="149A1954" w:rsidR="0057395D" w:rsidRDefault="00201338" w:rsidP="006B620B">
      <w:pPr>
        <w:ind w:firstLine="360"/>
      </w:pPr>
      <w:r>
        <w:t>A 4</w:t>
      </w:r>
      <w:r w:rsidR="00BA6B54">
        <w:t>-</w:t>
      </w:r>
      <w:r>
        <w:t xml:space="preserve">post test was able to successfully gather data on chassis torsional stiffness, </w:t>
      </w:r>
      <w:proofErr w:type="spellStart"/>
      <w:r>
        <w:t>etc</w:t>
      </w:r>
      <w:proofErr w:type="spellEnd"/>
      <w:r>
        <w:t>…</w:t>
      </w:r>
    </w:p>
    <w:p w14:paraId="7B142EB8" w14:textId="110D60EA" w:rsidR="00611347" w:rsidRPr="008E4F96" w:rsidRDefault="00611347" w:rsidP="006B620B">
      <w:pPr>
        <w:ind w:firstLine="360"/>
      </w:pPr>
      <w:r>
        <w:t xml:space="preserve">The main drawback to a 4-post rig is that aerodynamic affects </w:t>
      </w:r>
      <w:r w:rsidR="005F3737">
        <w:t xml:space="preserve">found at higher speeds </w:t>
      </w:r>
      <w:r>
        <w:t xml:space="preserve">are near impossible to simulate. </w:t>
      </w:r>
    </w:p>
    <w:p w14:paraId="054D00C0" w14:textId="61F108E3" w:rsidR="000516F5" w:rsidRDefault="000516F5" w:rsidP="000516F5">
      <w:pPr>
        <w:pStyle w:val="Heading3"/>
      </w:pPr>
      <w:bookmarkStart w:id="33" w:name="_Toc183284815"/>
      <w:r>
        <w:t>7 Post Shaker Rig</w:t>
      </w:r>
      <w:bookmarkEnd w:id="33"/>
    </w:p>
    <w:p w14:paraId="5A77F687" w14:textId="245D2CFD" w:rsidR="009B58D0"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r w:rsidR="007C204C">
        <w:t xml:space="preserve"> </w:t>
      </w:r>
      <w:r w:rsidR="00DC2B39">
        <w:t xml:space="preserve">The </w:t>
      </w:r>
      <w:r w:rsidR="002416C5">
        <w:t>extra</w:t>
      </w:r>
      <w:r w:rsidR="00DC2B39">
        <w:t xml:space="preserve"> three posts, often referred to as “aeroloaders” can be used to generate aerodynamic forces seen above roughly 100mph </w:t>
      </w:r>
      <w:r w:rsidR="00DC2B39">
        <w:fldChar w:fldCharType="begin"/>
      </w:r>
      <w:r w:rsidR="00DC2B39">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C2B39">
        <w:fldChar w:fldCharType="separate"/>
      </w:r>
      <w:r w:rsidR="00DC2B39" w:rsidRPr="00C523BC">
        <w:rPr>
          <w:rFonts w:ascii="Calibri" w:hAnsi="Calibri" w:cs="Calibri"/>
        </w:rPr>
        <w:t>(“Seven-Post Rigs,” n.d.)</w:t>
      </w:r>
      <w:r w:rsidR="00DC2B39">
        <w:fldChar w:fldCharType="end"/>
      </w:r>
      <w:r w:rsidR="00DC2B39">
        <w:t xml:space="preserve">. </w:t>
      </w:r>
      <w:r w:rsidR="009B58D0">
        <w:t xml:space="preserve">The three aeroloaders are fastened to the chassis using custom brackets which must be made for each unique vehicle. </w:t>
      </w:r>
      <w:r w:rsidR="003E4C0F">
        <w:fldChar w:fldCharType="begin"/>
      </w:r>
      <w:r w:rsidR="003E4C0F">
        <w:instrText xml:space="preserve"> REF _Ref184591923 \h </w:instrText>
      </w:r>
      <w:r w:rsidR="003E4C0F">
        <w:fldChar w:fldCharType="separate"/>
      </w:r>
      <w:r w:rsidR="003E4C0F">
        <w:t xml:space="preserve">Figure </w:t>
      </w:r>
      <w:r w:rsidR="003E4C0F">
        <w:rPr>
          <w:noProof/>
        </w:rPr>
        <w:t>7</w:t>
      </w:r>
      <w:r w:rsidR="003E4C0F">
        <w:fldChar w:fldCharType="end"/>
      </w:r>
      <w:r w:rsidR="003E4C0F">
        <w:t xml:space="preserve"> shows an example of a 7-post rig with a formula car, where the aeroloaders are fastened to the front bulkhead and rear wing mount.</w:t>
      </w:r>
    </w:p>
    <w:p w14:paraId="5EF8F0FF" w14:textId="77777777" w:rsidR="00295FD1" w:rsidRPr="003E4C0F" w:rsidRDefault="00295FD1" w:rsidP="00295FD1">
      <w:pPr>
        <w:ind w:firstLine="360"/>
      </w:pPr>
      <w:r>
        <w:t xml:space="preserve">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its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rPr>
          <w:noProof/>
        </w:rPr>
        <w:lastRenderedPageBreak/>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3"/>
                    <a:stretch>
                      <a:fillRect/>
                    </a:stretch>
                  </pic:blipFill>
                  <pic:spPr>
                    <a:xfrm>
                      <a:off x="0" y="0"/>
                      <a:ext cx="5943600" cy="4144010"/>
                    </a:xfrm>
                    <a:prstGeom prst="rect">
                      <a:avLst/>
                    </a:prstGeom>
                  </pic:spPr>
                </pic:pic>
              </a:graphicData>
            </a:graphic>
          </wp:inline>
        </w:drawing>
      </w:r>
    </w:p>
    <w:p w14:paraId="0C9DA084" w14:textId="24879E94" w:rsidR="009C01CF" w:rsidRDefault="00BE3D6F" w:rsidP="009C01CF">
      <w:pPr>
        <w:pStyle w:val="Caption"/>
      </w:pPr>
      <w:bookmarkStart w:id="34" w:name="_Toc184558672"/>
      <w:bookmarkStart w:id="35" w:name="_Ref184591923"/>
      <w:r>
        <w:t xml:space="preserve">Figure </w:t>
      </w:r>
      <w:fldSimple w:instr=" SEQ Figure \* ARABIC ">
        <w:r w:rsidR="006A70C6">
          <w:rPr>
            <w:noProof/>
          </w:rPr>
          <w:t>7</w:t>
        </w:r>
      </w:fldSimple>
      <w:bookmarkEnd w:id="35"/>
      <w:r>
        <w:t>: 7-Post Shaker Rig Setup</w:t>
      </w:r>
      <w:bookmarkEnd w:id="34"/>
    </w:p>
    <w:p w14:paraId="31049872" w14:textId="540E7054" w:rsidR="00295FD1" w:rsidRDefault="00295FD1" w:rsidP="00295FD1">
      <w:r>
        <w:tab/>
        <w:t>The general premise of 7-post performance analysis is similar to that of 4-post testing.</w:t>
      </w:r>
      <w:r w:rsidR="00D23B9F">
        <w:t xml:space="preserve"> </w:t>
      </w:r>
      <w:r w:rsidR="00E10A2C">
        <w:t xml:space="preserve">Engineers will target setup changes that minimize variations in tire loading to maintain highest level of traction. </w:t>
      </w:r>
      <w:r>
        <w:t xml:space="preserve">With the addition of aerodynamic </w:t>
      </w:r>
      <w:r w:rsidR="00D23B9F">
        <w:t xml:space="preserve">factors, more focus is placed on ride height control </w:t>
      </w:r>
      <w:r w:rsidR="00D23B9F">
        <w:fldChar w:fldCharType="begin"/>
      </w:r>
      <w:r w:rsidR="00D23B9F">
        <w:instrText xml:space="preserve"> ADDIN ZOTERO_ITEM CSL_CITATION {"citationID":"KW9d0FEX","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23B9F">
        <w:fldChar w:fldCharType="separate"/>
      </w:r>
      <w:r w:rsidR="00D23B9F" w:rsidRPr="00D23B9F">
        <w:rPr>
          <w:rFonts w:ascii="Calibri" w:hAnsi="Calibri" w:cs="Calibri"/>
        </w:rPr>
        <w:t>(Kelly et al., 2002)</w:t>
      </w:r>
      <w:r w:rsidR="00D23B9F">
        <w:fldChar w:fldCharType="end"/>
      </w:r>
      <w:r w:rsidR="00D23B9F">
        <w:t>.</w:t>
      </w:r>
      <w:r w:rsidR="00E10A2C">
        <w:t xml:space="preserve"> </w:t>
      </w:r>
      <w:r w:rsidR="00DE2862">
        <w:t xml:space="preserve">Since lower ride heights result in more downforce, optimized setups will be able to maintain consistent tire loadings while keeping the vehicle platform in an aerodynamically efficient position </w:t>
      </w:r>
      <w:r w:rsidR="00DE2862">
        <w:fldChar w:fldCharType="begin"/>
      </w:r>
      <w:r w:rsidR="00846D35">
        <w:instrText xml:space="preserve"> ADDIN ZOTERO_ITEM CSL_CITATION {"citationID":"lu6M2Kq5","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E2862">
        <w:fldChar w:fldCharType="separate"/>
      </w:r>
      <w:r w:rsidR="00DE2862" w:rsidRPr="00D23B9F">
        <w:rPr>
          <w:rFonts w:ascii="Calibri" w:hAnsi="Calibri" w:cs="Calibri"/>
        </w:rPr>
        <w:t>(Kelly et al., 2002)</w:t>
      </w:r>
      <w:r w:rsidR="00DE2862">
        <w:fldChar w:fldCharType="end"/>
      </w:r>
      <w:r w:rsidR="00DE2862">
        <w:t>.</w:t>
      </w:r>
      <w:r w:rsidR="00C832B6">
        <w:t xml:space="preserve"> In </w:t>
      </w:r>
      <w:r w:rsidR="00C832B6">
        <w:fldChar w:fldCharType="begin"/>
      </w:r>
      <w:r w:rsidR="00C832B6">
        <w:instrText xml:space="preserve"> REF _Ref184593466 \h </w:instrText>
      </w:r>
      <w:r w:rsidR="00C832B6">
        <w:fldChar w:fldCharType="separate"/>
      </w:r>
      <w:r w:rsidR="00C832B6">
        <w:t xml:space="preserve">Figure </w:t>
      </w:r>
      <w:r w:rsidR="00C832B6">
        <w:rPr>
          <w:noProof/>
        </w:rPr>
        <w:t>8</w:t>
      </w:r>
      <w:r w:rsidR="00C832B6">
        <w:fldChar w:fldCharType="end"/>
      </w:r>
      <w:r w:rsidR="00C832B6">
        <w:t xml:space="preserve">, </w:t>
      </w:r>
      <w:r w:rsidR="00AA012E">
        <w:t>a</w:t>
      </w:r>
      <w:r w:rsidR="00C832B6">
        <w:t xml:space="preserve"> </w:t>
      </w:r>
      <w:r w:rsidR="00AA012E">
        <w:t xml:space="preserve">ride height vs time plot captured from 7-post testing shows the results of optimizing a set of front dampers. The resulting setup was able to run 1mm lower and had less variation; therefore producing more downforce and control </w:t>
      </w:r>
      <w:r w:rsidR="00AA012E">
        <w:fldChar w:fldCharType="begin"/>
      </w:r>
      <w:r w:rsidR="00846D35">
        <w:instrText xml:space="preserve"> ADDIN ZOTERO_ITEM CSL_CITATION {"citationID":"RmcOoZZz","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A012E">
        <w:fldChar w:fldCharType="separate"/>
      </w:r>
      <w:r w:rsidR="00AA012E" w:rsidRPr="00D23B9F">
        <w:rPr>
          <w:rFonts w:ascii="Calibri" w:hAnsi="Calibri" w:cs="Calibri"/>
        </w:rPr>
        <w:t>(Kelly et al., 2002)</w:t>
      </w:r>
      <w:r w:rsidR="00AA012E">
        <w:fldChar w:fldCharType="end"/>
      </w:r>
      <w:r w:rsidR="00AA012E">
        <w:t>.</w:t>
      </w:r>
    </w:p>
    <w:p w14:paraId="42EABA39" w14:textId="77777777" w:rsidR="00295FD1" w:rsidRDefault="00295FD1" w:rsidP="00295FD1">
      <w:pPr>
        <w:keepNext/>
        <w:jc w:val="center"/>
      </w:pPr>
      <w:r w:rsidRPr="00295FD1">
        <w:lastRenderedPageBreak/>
        <w:drawing>
          <wp:inline distT="0" distB="0" distL="0" distR="0" wp14:anchorId="35104EB7" wp14:editId="0718C78E">
            <wp:extent cx="5943600" cy="4522470"/>
            <wp:effectExtent l="0" t="0" r="0" b="0"/>
            <wp:docPr id="1555584941"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84941" name="Picture 1" descr="A graph with red and blue lines&#10;&#10;Description automatically generated"/>
                    <pic:cNvPicPr/>
                  </pic:nvPicPr>
                  <pic:blipFill rotWithShape="1">
                    <a:blip r:embed="rId24"/>
                    <a:srcRect b="8972"/>
                    <a:stretch/>
                  </pic:blipFill>
                  <pic:spPr bwMode="auto">
                    <a:xfrm>
                      <a:off x="0" y="0"/>
                      <a:ext cx="5943600" cy="4522470"/>
                    </a:xfrm>
                    <a:prstGeom prst="rect">
                      <a:avLst/>
                    </a:prstGeom>
                    <a:ln>
                      <a:noFill/>
                    </a:ln>
                    <a:extLst>
                      <a:ext uri="{53640926-AAD7-44D8-BBD7-CCE9431645EC}">
                        <a14:shadowObscured xmlns:a14="http://schemas.microsoft.com/office/drawing/2010/main"/>
                      </a:ext>
                    </a:extLst>
                  </pic:spPr>
                </pic:pic>
              </a:graphicData>
            </a:graphic>
          </wp:inline>
        </w:drawing>
      </w:r>
    </w:p>
    <w:p w14:paraId="548BAC5B" w14:textId="085EB16B" w:rsidR="00295FD1" w:rsidRPr="00295FD1" w:rsidRDefault="00295FD1" w:rsidP="00295FD1">
      <w:pPr>
        <w:pStyle w:val="Caption"/>
      </w:pPr>
      <w:bookmarkStart w:id="36" w:name="_Ref184593466"/>
      <w:r>
        <w:t xml:space="preserve">Figure </w:t>
      </w:r>
      <w:fldSimple w:instr=" SEQ Figure \* ARABIC ">
        <w:r w:rsidR="006A70C6">
          <w:rPr>
            <w:noProof/>
          </w:rPr>
          <w:t>8</w:t>
        </w:r>
      </w:fldSimple>
      <w:bookmarkEnd w:id="36"/>
      <w:r>
        <w:t xml:space="preserve">: Front ride height comparison between baseline and optimized </w:t>
      </w:r>
      <w:r>
        <w:fldChar w:fldCharType="begin"/>
      </w:r>
      <w:r>
        <w:instrText xml:space="preserve"> ADDIN ZOTERO_ITEM CSL_CITATION {"citationID":"rXMCgK0R","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295FD1">
        <w:rPr>
          <w:rFonts w:ascii="Calibri" w:hAnsi="Calibri" w:cs="Calibri"/>
          <w:sz w:val="28"/>
        </w:rPr>
        <w:t>(Kelly et al., 2002)</w:t>
      </w:r>
      <w:r>
        <w:fldChar w:fldCharType="end"/>
      </w:r>
    </w:p>
    <w:p w14:paraId="253374D1" w14:textId="49E69E32" w:rsidR="000516F5" w:rsidRDefault="000516F5" w:rsidP="000516F5">
      <w:pPr>
        <w:pStyle w:val="Heading3"/>
      </w:pPr>
      <w:bookmarkStart w:id="37" w:name="_Toc183284816"/>
      <w:r>
        <w:t xml:space="preserve">Kinematics and </w:t>
      </w:r>
      <w:r w:rsidR="00A56AFB">
        <w:t>C</w:t>
      </w:r>
      <w:r>
        <w:t xml:space="preserve">ompliance </w:t>
      </w:r>
      <w:r w:rsidR="00A56AFB">
        <w:t>T</w:t>
      </w:r>
      <w:r>
        <w:t>esting</w:t>
      </w:r>
      <w:bookmarkEnd w:id="37"/>
    </w:p>
    <w:p w14:paraId="4301A825" w14:textId="39A2B989" w:rsidR="007D3B5C" w:rsidRPr="007D3B5C" w:rsidRDefault="000516F5" w:rsidP="001B66FB">
      <w:r>
        <w:tab/>
        <w:t>Kinematic and compliance testing, or K&amp;C testing for short, is a laboratory method of analyzing the how suspension components of a race car move in relation to one another. This test is able to observe the kinematics that the real vehicle generates.</w:t>
      </w:r>
      <w:r w:rsidR="00CE65A2">
        <w:t xml:space="preserve"> </w:t>
      </w:r>
      <w:r>
        <w:t xml:space="preserve">This is important because inconsistencies during manufacturing </w:t>
      </w:r>
      <w:r w:rsidR="003D185B">
        <w:t xml:space="preserve">process </w:t>
      </w:r>
      <w:r>
        <w:t>and damage from racing can mean the actual vehicles kinematic properties could differ from theoretical ones, resulting in poor performance.</w:t>
      </w:r>
      <w:r w:rsidR="003D185B">
        <w:t xml:space="preserve"> Also, this testing rig can empirically determine the kinematic properties of a vehicle without the need to geometrically define each component.</w:t>
      </w:r>
      <w:r w:rsidR="004C124B">
        <w:t xml:space="preserve"> T</w:t>
      </w:r>
      <w:r>
        <w:t xml:space="preserve">he K&amp;C testing apparatus can differ depending on the level of analysis, but typically involves suspending the vehicle with a number of actuators directly to each wheel assembly and some key locations on </w:t>
      </w:r>
      <w:commentRangeStart w:id="38"/>
      <w:r>
        <w:t>the chassis.</w:t>
      </w:r>
      <w:commentRangeEnd w:id="38"/>
      <w:r>
        <w:rPr>
          <w:rStyle w:val="CommentReference"/>
        </w:rPr>
        <w:commentReference w:id="38"/>
      </w:r>
      <w:r w:rsidR="000433E5">
        <w:t xml:space="preserve"> </w:t>
      </w:r>
      <w:r w:rsidR="000433E5">
        <w:fldChar w:fldCharType="begin"/>
      </w:r>
      <w:r w:rsidR="000433E5">
        <w:instrText xml:space="preserve"> REF _Ref184483424 \h </w:instrText>
      </w:r>
      <w:r w:rsidR="000433E5">
        <w:fldChar w:fldCharType="separate"/>
      </w:r>
      <w:r w:rsidR="000433E5">
        <w:t xml:space="preserve">Figure </w:t>
      </w:r>
      <w:r w:rsidR="000433E5">
        <w:rPr>
          <w:noProof/>
        </w:rPr>
        <w:t>8</w:t>
      </w:r>
      <w:r w:rsidR="000433E5">
        <w:fldChar w:fldCharType="end"/>
      </w:r>
      <w:r w:rsidR="000433E5">
        <w:t xml:space="preserve"> shows one example of a K&amp;C test rig in which there are vertical, longitudinal, and lateral motion input mechanisms for each wheel.</w:t>
      </w:r>
      <w:r w:rsidR="005A1A3D">
        <w:t xml:space="preserve"> Other configurations include one or multiple chassis mounted actuators to provide other testing conditions.</w:t>
      </w:r>
    </w:p>
    <w:p w14:paraId="5C614EFF" w14:textId="319C70E1" w:rsidR="00BE2693" w:rsidRDefault="00BE2693" w:rsidP="000516F5"/>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5"/>
                    <a:stretch>
                      <a:fillRect/>
                    </a:stretch>
                  </pic:blipFill>
                  <pic:spPr>
                    <a:xfrm>
                      <a:off x="0" y="0"/>
                      <a:ext cx="5943600" cy="4036695"/>
                    </a:xfrm>
                    <a:prstGeom prst="rect">
                      <a:avLst/>
                    </a:prstGeom>
                  </pic:spPr>
                </pic:pic>
              </a:graphicData>
            </a:graphic>
          </wp:inline>
        </w:drawing>
      </w:r>
    </w:p>
    <w:p w14:paraId="59FC246E" w14:textId="687DA48C" w:rsidR="000516F5" w:rsidRDefault="000516F5" w:rsidP="00A56AFB">
      <w:pPr>
        <w:pStyle w:val="Caption"/>
      </w:pPr>
      <w:bookmarkStart w:id="39" w:name="_Ref184483424"/>
      <w:bookmarkStart w:id="40" w:name="_Toc184558673"/>
      <w:r>
        <w:t xml:space="preserve">Figure </w:t>
      </w:r>
      <w:fldSimple w:instr=" SEQ Figure \* ARABIC ">
        <w:r w:rsidR="006A70C6">
          <w:rPr>
            <w:noProof/>
          </w:rPr>
          <w:t>9</w:t>
        </w:r>
      </w:fldSimple>
      <w:bookmarkEnd w:id="39"/>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bookmarkEnd w:id="40"/>
      <w:r>
        <w:fldChar w:fldCharType="end"/>
      </w:r>
    </w:p>
    <w:p w14:paraId="32B49569" w14:textId="77777777" w:rsidR="004C124B" w:rsidRPr="001B66FB" w:rsidRDefault="004C124B" w:rsidP="004C124B">
      <w:pPr>
        <w:ind w:firstLine="360"/>
      </w:pPr>
      <w:r>
        <w:t xml:space="preserve">K&amp;C testing can be broken into characterizing kinematics and defining compliance within the suspension system. </w:t>
      </w:r>
      <w:r w:rsidRPr="007D3B5C">
        <w:t>K&amp;C test rigs are able to provide suspension behavior data that helps engineers correlate track and subjective performance to kinematic and compliance characteristics</w:t>
      </w:r>
      <w:r>
        <w:t xml:space="preserve"> </w:t>
      </w:r>
      <w:r>
        <w:fldChar w:fldCharType="begin"/>
      </w:r>
      <w:r>
        <w:instrText xml:space="preserve"> ADDIN ZOTERO_ITEM CSL_CITATION {"citationID":"f8K0pALU","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t xml:space="preserve">. </w:t>
      </w:r>
      <w:r w:rsidRPr="007D3B5C">
        <w:t>It is possible to determine the sensitivity of vehicle characteristics to various suspension parameters. This means that a race car's "ideal" performance setup can be achieved while also determining a tolerance bandwidth</w:t>
      </w:r>
      <w:r>
        <w:t xml:space="preserve"> </w:t>
      </w:r>
      <w:r>
        <w:fldChar w:fldCharType="begin"/>
      </w:r>
      <w:r>
        <w:instrText xml:space="preserve"> ADDIN ZOTERO_ITEM CSL_CITATION {"citationID":"kMLvFNEn","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rsidRPr="007D3B5C">
        <w:t>.</w:t>
      </w:r>
    </w:p>
    <w:p w14:paraId="42CBD97B" w14:textId="77777777" w:rsidR="00477B95" w:rsidRDefault="001B66FB" w:rsidP="001B66FB">
      <w:pPr>
        <w:ind w:firstLine="360"/>
        <w:rPr>
          <w:rFonts w:ascii="Times New Roman" w:eastAsia="Times New Roman" w:hAnsi="Times New Roman" w:cs="Times New Roman"/>
          <w:sz w:val="24"/>
          <w:szCs w:val="24"/>
        </w:rPr>
      </w:pPr>
      <w:r w:rsidRPr="00BE2693">
        <w:t>Work has been done to use K&amp;C test rigs to validate theoretical kinematics results from ADAMS car</w:t>
      </w:r>
      <w:r>
        <w:t xml:space="preserve"> </w:t>
      </w:r>
      <w:r>
        <w:fldChar w:fldCharType="begin"/>
      </w:r>
      <w:r>
        <w:instrText xml:space="preserve"> ADDIN ZOTERO_ITEM CSL_CITATION {"citationID":"G4NIGu9b","properties":{"formattedCitation":"(Zhang et al., 2023)","plainCitation":"(Zhang et al., 2023)","noteIndex":0},"citationItems":[{"id":354,"uris":["http://zotero.org/users/12916010/items/YWTCUZLP"],"itemData":{"id":354,"type":"book","collection-title":"Mechanisms and Machine Science","event-place":"Cham","ISBN":"978-3-030-99074-9","language":"en","license":"https://www.springer.com/tdm","note":"DOI: 10.1007/978-3-030-99075-6","publisher":"Springer International Publishing","publisher-place":"Cham","source":"DOI.org (Crossref)","title":"Proceedings of IncoME-VI and TEPEN 2021: Performance Engineering and Maintenance Engineering","title-short":"Proceedings of IncoME-VI and TEPEN 2021","URL":"https://link.springer.com/10.1007/978-3-030-99075-6","volume":"117","editor":[{"family":"Zhang","given":"Hao"},{"family":"Feng","given":"Guojin"},{"family":"Wang","given":"Hongjun"},{"family":"Gu","given":"Fengshou"},{"family":"Sinha","given":"Jyoti K."}],"accessed":{"date-parts":[["2024",12,6]]},"issued":{"date-parts":[["2023"]]}}}],"schema":"https://github.com/citation-style-language/schema/raw/master/csl-citation.json"} </w:instrText>
      </w:r>
      <w:r>
        <w:fldChar w:fldCharType="separate"/>
      </w:r>
      <w:r w:rsidRPr="00BE2693">
        <w:rPr>
          <w:rFonts w:ascii="Calibri" w:hAnsi="Calibri" w:cs="Calibri"/>
        </w:rPr>
        <w:t>(Zhang et al., 2023)</w:t>
      </w:r>
      <w:r>
        <w:fldChar w:fldCharType="end"/>
      </w:r>
      <w:r w:rsidRPr="00BE2693">
        <w:t>.</w:t>
      </w:r>
      <w:r w:rsidRPr="007D3B5C">
        <w:rPr>
          <w:rFonts w:ascii="Times New Roman" w:eastAsia="Times New Roman" w:hAnsi="Times New Roman" w:cs="Times New Roman"/>
          <w:sz w:val="24"/>
          <w:szCs w:val="24"/>
        </w:rPr>
        <w:t xml:space="preserve"> </w:t>
      </w:r>
    </w:p>
    <w:p w14:paraId="4A1B5BA8" w14:textId="4E7D950C" w:rsidR="001B66FB" w:rsidRDefault="006511D1" w:rsidP="001B66FB">
      <w:pPr>
        <w:ind w:firstLine="360"/>
        <w:rPr>
          <w:rFonts w:ascii="Times New Roman" w:eastAsia="Times New Roman" w:hAnsi="Times New Roman" w:cs="Times New Roman"/>
          <w:sz w:val="24"/>
          <w:szCs w:val="24"/>
        </w:rPr>
      </w:pPr>
      <w:r>
        <w:t>Morse Measurements explains that damper behavior needs to be calculated and added to simulations during tests.</w:t>
      </w:r>
    </w:p>
    <w:p w14:paraId="1DC314CE" w14:textId="405A72D4" w:rsidR="00866A39" w:rsidRDefault="00F4096C" w:rsidP="001B66FB">
      <w:pPr>
        <w:ind w:firstLine="360"/>
      </w:pPr>
      <w:r>
        <w:t xml:space="preserve">Examples of K&amp;C test results are shown in </w:t>
      </w:r>
      <w:r>
        <w:fldChar w:fldCharType="begin"/>
      </w:r>
      <w:r>
        <w:instrText xml:space="preserve"> REF _Ref184594804 \h </w:instrText>
      </w:r>
      <w:r>
        <w:fldChar w:fldCharType="separate"/>
      </w:r>
      <w:r w:rsidRPr="005941BA">
        <w:rPr>
          <w:sz w:val="24"/>
          <w:szCs w:val="24"/>
        </w:rPr>
        <w:t xml:space="preserve">Figure </w:t>
      </w:r>
      <w:r>
        <w:rPr>
          <w:noProof/>
          <w:szCs w:val="24"/>
        </w:rPr>
        <w:t>10</w:t>
      </w:r>
      <w:r>
        <w:fldChar w:fldCharType="end"/>
      </w:r>
      <w:r>
        <w:t xml:space="preserve"> and </w:t>
      </w:r>
      <w:r>
        <w:fldChar w:fldCharType="begin"/>
      </w:r>
      <w:r>
        <w:instrText xml:space="preserve"> REF _Ref184594809 \h </w:instrText>
      </w:r>
      <w:r>
        <w:fldChar w:fldCharType="separate"/>
      </w:r>
      <w:r>
        <w:t xml:space="preserve">Figure </w:t>
      </w:r>
      <w:r>
        <w:rPr>
          <w:noProof/>
        </w:rPr>
        <w:t>11</w:t>
      </w:r>
      <w:r>
        <w:fldChar w:fldCharType="end"/>
      </w:r>
      <w:r>
        <w:t xml:space="preserve"> where the front left wheel toe angle is analyzed. </w:t>
      </w:r>
      <w:r w:rsidR="001202F6">
        <w:t xml:space="preserve">The first test demonstrates the use of K&amp;C for kinematics characterization – where the tire position is related to transient body motion. </w:t>
      </w:r>
      <w:r w:rsidR="00373939">
        <w:t xml:space="preserve">The second test demonstrates characterizing the tire position in response to various component settings. Both tests </w:t>
      </w:r>
      <w:r w:rsidR="008E50F3">
        <w:t>are critical in determining whether the tire is operating in its ideal window.</w:t>
      </w:r>
      <w:r w:rsidR="001C3A71">
        <w:t xml:space="preserve"> </w:t>
      </w:r>
    </w:p>
    <w:p w14:paraId="58BF9D66" w14:textId="77777777" w:rsidR="00846D35" w:rsidRDefault="00846D35" w:rsidP="006A70C6">
      <w:pPr>
        <w:keepNext/>
        <w:ind w:firstLine="360"/>
        <w:jc w:val="center"/>
      </w:pPr>
      <w:r w:rsidRPr="00846D35">
        <w:lastRenderedPageBreak/>
        <w:drawing>
          <wp:inline distT="0" distB="0" distL="0" distR="0" wp14:anchorId="2C140DBD" wp14:editId="46B1A786">
            <wp:extent cx="5334000" cy="3012914"/>
            <wp:effectExtent l="0" t="0" r="0" b="0"/>
            <wp:docPr id="826552346" name="Picture 1" descr="A graph of a car eng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52346" name="Picture 1" descr="A graph of a car engine&#10;&#10;Description automatically generated"/>
                    <pic:cNvPicPr/>
                  </pic:nvPicPr>
                  <pic:blipFill>
                    <a:blip r:embed="rId26"/>
                    <a:stretch>
                      <a:fillRect/>
                    </a:stretch>
                  </pic:blipFill>
                  <pic:spPr>
                    <a:xfrm>
                      <a:off x="0" y="0"/>
                      <a:ext cx="5345180" cy="3019229"/>
                    </a:xfrm>
                    <a:prstGeom prst="rect">
                      <a:avLst/>
                    </a:prstGeom>
                  </pic:spPr>
                </pic:pic>
              </a:graphicData>
            </a:graphic>
          </wp:inline>
        </w:drawing>
      </w:r>
    </w:p>
    <w:p w14:paraId="691FA006" w14:textId="20A679F0" w:rsidR="00846D35" w:rsidRDefault="00846D35" w:rsidP="005941BA">
      <w:pPr>
        <w:pStyle w:val="Caption"/>
        <w:rPr>
          <w:szCs w:val="24"/>
        </w:rPr>
      </w:pPr>
      <w:bookmarkStart w:id="41" w:name="_Ref184594804"/>
      <w:r w:rsidRPr="005941BA">
        <w:rPr>
          <w:szCs w:val="24"/>
        </w:rPr>
        <w:t xml:space="preserve">Figure </w:t>
      </w:r>
      <w:r w:rsidRPr="005941BA">
        <w:rPr>
          <w:szCs w:val="24"/>
        </w:rPr>
        <w:fldChar w:fldCharType="begin"/>
      </w:r>
      <w:r w:rsidRPr="005941BA">
        <w:rPr>
          <w:szCs w:val="24"/>
        </w:rPr>
        <w:instrText xml:space="preserve"> SEQ Figure \* ARABIC </w:instrText>
      </w:r>
      <w:r w:rsidRPr="005941BA">
        <w:rPr>
          <w:szCs w:val="24"/>
        </w:rPr>
        <w:fldChar w:fldCharType="separate"/>
      </w:r>
      <w:r w:rsidR="006A70C6">
        <w:rPr>
          <w:noProof/>
          <w:szCs w:val="24"/>
        </w:rPr>
        <w:t>10</w:t>
      </w:r>
      <w:r w:rsidRPr="005941BA">
        <w:rPr>
          <w:szCs w:val="24"/>
        </w:rPr>
        <w:fldChar w:fldCharType="end"/>
      </w:r>
      <w:bookmarkEnd w:id="41"/>
      <w:r w:rsidRPr="005941BA">
        <w:rPr>
          <w:szCs w:val="24"/>
        </w:rPr>
        <w:t xml:space="preserve">: Influence of stabilizer bar on the change of tire’s toe angle </w:t>
      </w:r>
      <w:r w:rsidRPr="005941BA">
        <w:rPr>
          <w:szCs w:val="24"/>
        </w:rPr>
        <w:fldChar w:fldCharType="begin"/>
      </w:r>
      <w:r w:rsidRPr="005941BA">
        <w:rPr>
          <w:szCs w:val="24"/>
        </w:rPr>
        <w:instrText xml:space="preserve"> ADDIN ZOTERO_ITEM CSL_CITATION {"citationID":"qNUl3Mec","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rsidRPr="005941BA">
        <w:rPr>
          <w:szCs w:val="24"/>
        </w:rPr>
        <w:fldChar w:fldCharType="separate"/>
      </w:r>
      <w:r w:rsidRPr="005941BA">
        <w:rPr>
          <w:rFonts w:ascii="Calibri" w:hAnsi="Calibri" w:cs="Calibri"/>
          <w:szCs w:val="24"/>
        </w:rPr>
        <w:t xml:space="preserve">(Jing et al., </w:t>
      </w:r>
      <w:r w:rsidRPr="005941BA">
        <w:rPr>
          <w:szCs w:val="24"/>
        </w:rPr>
        <w:t>2017</w:t>
      </w:r>
      <w:r w:rsidRPr="005941BA">
        <w:rPr>
          <w:rFonts w:ascii="Calibri" w:hAnsi="Calibri" w:cs="Calibri"/>
          <w:szCs w:val="24"/>
        </w:rPr>
        <w:t>)</w:t>
      </w:r>
      <w:r w:rsidRPr="005941BA">
        <w:rPr>
          <w:szCs w:val="24"/>
        </w:rPr>
        <w:fldChar w:fldCharType="end"/>
      </w:r>
    </w:p>
    <w:p w14:paraId="5790D4C0" w14:textId="77777777" w:rsidR="006A70C6" w:rsidRDefault="006A70C6" w:rsidP="006A70C6">
      <w:pPr>
        <w:keepNext/>
        <w:jc w:val="center"/>
      </w:pPr>
      <w:r w:rsidRPr="006A70C6">
        <w:drawing>
          <wp:inline distT="0" distB="0" distL="0" distR="0" wp14:anchorId="19B7C25D" wp14:editId="4E188316">
            <wp:extent cx="5406390" cy="4029895"/>
            <wp:effectExtent l="0" t="0" r="3810" b="8890"/>
            <wp:docPr id="178451204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12046" name="Picture 1" descr="A graph of different colored lines&#10;&#10;Description automatically generated"/>
                    <pic:cNvPicPr/>
                  </pic:nvPicPr>
                  <pic:blipFill rotWithShape="1">
                    <a:blip r:embed="rId27"/>
                    <a:srcRect t="2496" r="2564"/>
                    <a:stretch/>
                  </pic:blipFill>
                  <pic:spPr bwMode="auto">
                    <a:xfrm>
                      <a:off x="0" y="0"/>
                      <a:ext cx="5424039" cy="4043051"/>
                    </a:xfrm>
                    <a:prstGeom prst="rect">
                      <a:avLst/>
                    </a:prstGeom>
                    <a:ln>
                      <a:noFill/>
                    </a:ln>
                    <a:extLst>
                      <a:ext uri="{53640926-AAD7-44D8-BBD7-CCE9431645EC}">
                        <a14:shadowObscured xmlns:a14="http://schemas.microsoft.com/office/drawing/2010/main"/>
                      </a:ext>
                    </a:extLst>
                  </pic:spPr>
                </pic:pic>
              </a:graphicData>
            </a:graphic>
          </wp:inline>
        </w:drawing>
      </w:r>
    </w:p>
    <w:p w14:paraId="0D4BB5D3" w14:textId="09D1A566" w:rsidR="00F4096C" w:rsidRPr="00F4096C" w:rsidRDefault="006A70C6" w:rsidP="00DB2218">
      <w:pPr>
        <w:pStyle w:val="Caption"/>
      </w:pPr>
      <w:bookmarkStart w:id="42" w:name="_Ref184594809"/>
      <w:r>
        <w:t xml:space="preserve">Figure </w:t>
      </w:r>
      <w:fldSimple w:instr=" SEQ Figure \* ARABIC ">
        <w:r>
          <w:rPr>
            <w:noProof/>
          </w:rPr>
          <w:t>11</w:t>
        </w:r>
      </w:fldSimple>
      <w:bookmarkEnd w:id="42"/>
      <w:r>
        <w:t xml:space="preserve">: The effect of different settings on the toe angle of the suspension </w:t>
      </w:r>
      <w:r>
        <w:fldChar w:fldCharType="begin"/>
      </w:r>
      <w:r>
        <w:instrText xml:space="preserve"> ADDIN ZOTERO_ITEM CSL_CITATION {"citationID":"cqO12bRa","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fldChar w:fldCharType="separate"/>
      </w:r>
      <w:r w:rsidRPr="006A70C6">
        <w:rPr>
          <w:rFonts w:ascii="Calibri" w:hAnsi="Calibri" w:cs="Calibri"/>
        </w:rPr>
        <w:t>(Jing et al., 2017)</w:t>
      </w:r>
      <w:r>
        <w:fldChar w:fldCharType="end"/>
      </w:r>
    </w:p>
    <w:p w14:paraId="043606B7" w14:textId="40994A9C" w:rsidR="00584B1C" w:rsidRDefault="00584B1C" w:rsidP="006C39FA">
      <w:pPr>
        <w:pStyle w:val="Heading2"/>
      </w:pPr>
      <w:bookmarkStart w:id="43" w:name="_Toc183284817"/>
      <w:r>
        <w:lastRenderedPageBreak/>
        <w:t>Comparative assessment of candidate solutions</w:t>
      </w:r>
      <w:bookmarkEnd w:id="43"/>
    </w:p>
    <w:p w14:paraId="08093D20" w14:textId="6CBE45B0" w:rsidR="00532F1E" w:rsidRDefault="00532F1E" w:rsidP="00532F1E">
      <w:pPr>
        <w:pStyle w:val="Caption"/>
        <w:keepNext/>
      </w:pPr>
      <w:bookmarkStart w:id="44" w:name="_Ref184565087"/>
      <w:bookmarkStart w:id="45" w:name="_Toc184558686"/>
      <w:r>
        <w:t xml:space="preserve">Table </w:t>
      </w:r>
      <w:fldSimple w:instr=" SEQ Table \* ARABIC ">
        <w:r w:rsidR="00BB6444">
          <w:rPr>
            <w:noProof/>
          </w:rPr>
          <w:t>2</w:t>
        </w:r>
      </w:fldSimple>
      <w:bookmarkEnd w:id="44"/>
      <w:r w:rsidR="00297D41">
        <w:t>:</w:t>
      </w:r>
      <w:r>
        <w:t xml:space="preserve"> Comparison of Candidate Solutions</w:t>
      </w:r>
      <w:bookmarkEnd w:id="45"/>
    </w:p>
    <w:tbl>
      <w:tblPr>
        <w:tblStyle w:val="TableGrid"/>
        <w:tblW w:w="9895" w:type="dxa"/>
        <w:tblLook w:val="04A0" w:firstRow="1" w:lastRow="0" w:firstColumn="1" w:lastColumn="0" w:noHBand="0" w:noVBand="1"/>
      </w:tblPr>
      <w:tblGrid>
        <w:gridCol w:w="1435"/>
        <w:gridCol w:w="2820"/>
        <w:gridCol w:w="2820"/>
        <w:gridCol w:w="2820"/>
      </w:tblGrid>
      <w:tr w:rsidR="000C1F86" w14:paraId="79E56757" w14:textId="77777777" w:rsidTr="007C45F7">
        <w:tc>
          <w:tcPr>
            <w:tcW w:w="1435" w:type="dxa"/>
            <w:shd w:val="clear" w:color="auto" w:fill="auto"/>
          </w:tcPr>
          <w:p w14:paraId="1677F25A" w14:textId="172F0CE6" w:rsidR="00532F1E" w:rsidRPr="00DC3E4C" w:rsidRDefault="00532F1E">
            <w:pPr>
              <w:rPr>
                <w:b/>
                <w:bCs/>
              </w:rPr>
            </w:pPr>
          </w:p>
        </w:tc>
        <w:tc>
          <w:tcPr>
            <w:tcW w:w="2820" w:type="dxa"/>
            <w:shd w:val="clear" w:color="auto" w:fill="D5DCE4" w:themeFill="text2" w:themeFillTint="33"/>
          </w:tcPr>
          <w:p w14:paraId="129911A2" w14:textId="3ECCBF77" w:rsidR="00532F1E" w:rsidRPr="00DC3E4C" w:rsidRDefault="00845CFC">
            <w:pPr>
              <w:rPr>
                <w:b/>
                <w:bCs/>
              </w:rPr>
            </w:pPr>
            <w:r w:rsidRPr="00DC3E4C">
              <w:rPr>
                <w:b/>
                <w:bCs/>
              </w:rPr>
              <w:t>4 Post Rig</w:t>
            </w:r>
          </w:p>
        </w:tc>
        <w:tc>
          <w:tcPr>
            <w:tcW w:w="2820" w:type="dxa"/>
            <w:shd w:val="clear" w:color="auto" w:fill="E2EFD9" w:themeFill="accent6" w:themeFillTint="33"/>
          </w:tcPr>
          <w:p w14:paraId="15462A67" w14:textId="32C0CDFB" w:rsidR="00532F1E" w:rsidRPr="00DC3E4C" w:rsidRDefault="00845CFC">
            <w:pPr>
              <w:rPr>
                <w:b/>
                <w:bCs/>
              </w:rPr>
            </w:pPr>
            <w:r w:rsidRPr="00DC3E4C">
              <w:rPr>
                <w:b/>
                <w:bCs/>
              </w:rPr>
              <w:t>7 Post Rig</w:t>
            </w:r>
          </w:p>
        </w:tc>
        <w:tc>
          <w:tcPr>
            <w:tcW w:w="2820" w:type="dxa"/>
            <w:shd w:val="clear" w:color="auto" w:fill="FFF2CC" w:themeFill="accent4" w:themeFillTint="33"/>
          </w:tcPr>
          <w:p w14:paraId="3FD56DE3" w14:textId="1003AB2F" w:rsidR="00532F1E" w:rsidRPr="00DC3E4C" w:rsidRDefault="00845CFC">
            <w:pPr>
              <w:rPr>
                <w:b/>
                <w:bCs/>
              </w:rPr>
            </w:pPr>
            <w:r w:rsidRPr="00DC3E4C">
              <w:rPr>
                <w:b/>
                <w:bCs/>
              </w:rPr>
              <w:t>K&amp;C Testing</w:t>
            </w:r>
          </w:p>
        </w:tc>
      </w:tr>
      <w:tr w:rsidR="00334EFA" w14:paraId="3D542DE8" w14:textId="77777777" w:rsidTr="007C45F7">
        <w:tc>
          <w:tcPr>
            <w:tcW w:w="1435" w:type="dxa"/>
            <w:shd w:val="clear" w:color="auto" w:fill="auto"/>
            <w:vAlign w:val="center"/>
          </w:tcPr>
          <w:p w14:paraId="342F604A" w14:textId="4B5A61BF" w:rsidR="00334EFA" w:rsidRPr="00DC3E4C" w:rsidRDefault="00334EFA" w:rsidP="00BD22E8">
            <w:pPr>
              <w:jc w:val="center"/>
            </w:pPr>
            <w:r w:rsidRPr="00DC3E4C">
              <w:t>Required Testing Rig Preparation</w:t>
            </w:r>
          </w:p>
        </w:tc>
        <w:tc>
          <w:tcPr>
            <w:tcW w:w="2820" w:type="dxa"/>
            <w:shd w:val="clear" w:color="auto" w:fill="D5DCE4" w:themeFill="text2" w:themeFillTint="33"/>
            <w:vAlign w:val="center"/>
          </w:tcPr>
          <w:p w14:paraId="188DD332" w14:textId="6564B6AC" w:rsidR="00334EFA" w:rsidRPr="00870215" w:rsidRDefault="00334EFA" w:rsidP="00870215">
            <w:pPr>
              <w:rPr>
                <w:sz w:val="20"/>
                <w:szCs w:val="20"/>
              </w:rPr>
            </w:pPr>
            <w:r w:rsidRPr="00870215">
              <w:rPr>
                <w:sz w:val="20"/>
                <w:szCs w:val="20"/>
              </w:rPr>
              <w:t>Adjust wheel plate locations</w:t>
            </w:r>
          </w:p>
        </w:tc>
        <w:tc>
          <w:tcPr>
            <w:tcW w:w="2820" w:type="dxa"/>
            <w:shd w:val="clear" w:color="auto" w:fill="E2EFD9" w:themeFill="accent6" w:themeFillTint="33"/>
            <w:vAlign w:val="center"/>
          </w:tcPr>
          <w:p w14:paraId="13EBF69D" w14:textId="7E76259E" w:rsidR="00334EFA" w:rsidRPr="00870215" w:rsidRDefault="00334EFA" w:rsidP="00870215">
            <w:pPr>
              <w:rPr>
                <w:sz w:val="20"/>
                <w:szCs w:val="20"/>
              </w:rPr>
            </w:pPr>
            <w:r w:rsidRPr="00870215">
              <w:rPr>
                <w:sz w:val="20"/>
                <w:szCs w:val="20"/>
              </w:rPr>
              <w:t xml:space="preserve">Adjust wheel plate locations, requires compliant link and feedforward </w:t>
            </w:r>
            <w:r w:rsidR="008A2E3C">
              <w:rPr>
                <w:sz w:val="20"/>
                <w:szCs w:val="20"/>
              </w:rPr>
              <w:t>algorithm</w:t>
            </w:r>
            <w:r w:rsidRPr="00870215">
              <w:rPr>
                <w:sz w:val="20"/>
                <w:szCs w:val="20"/>
              </w:rPr>
              <w:t>, custom brackets for different vehicles</w:t>
            </w:r>
          </w:p>
        </w:tc>
        <w:tc>
          <w:tcPr>
            <w:tcW w:w="2820" w:type="dxa"/>
            <w:shd w:val="clear" w:color="auto" w:fill="FFF2CC" w:themeFill="accent4" w:themeFillTint="33"/>
            <w:vAlign w:val="center"/>
          </w:tcPr>
          <w:p w14:paraId="5E60A985" w14:textId="4B67B836" w:rsidR="00334EFA" w:rsidRPr="00870215" w:rsidRDefault="00334EFA" w:rsidP="00870215">
            <w:pPr>
              <w:rPr>
                <w:sz w:val="20"/>
                <w:szCs w:val="20"/>
              </w:rPr>
            </w:pPr>
            <w:r w:rsidRPr="00870215">
              <w:rPr>
                <w:sz w:val="20"/>
                <w:szCs w:val="20"/>
              </w:rPr>
              <w:t>Adjust wheel assembly mount locations</w:t>
            </w:r>
          </w:p>
        </w:tc>
      </w:tr>
      <w:tr w:rsidR="00334EFA" w14:paraId="726F13A7" w14:textId="77777777" w:rsidTr="007C45F7">
        <w:tc>
          <w:tcPr>
            <w:tcW w:w="1435" w:type="dxa"/>
            <w:vAlign w:val="center"/>
          </w:tcPr>
          <w:p w14:paraId="5E518A25" w14:textId="292A30BD" w:rsidR="00334EFA" w:rsidRDefault="00334EFA" w:rsidP="00BD22E8">
            <w:pPr>
              <w:jc w:val="center"/>
            </w:pPr>
            <w:r>
              <w:t>Rig Data Channels</w:t>
            </w:r>
          </w:p>
        </w:tc>
        <w:tc>
          <w:tcPr>
            <w:tcW w:w="2820" w:type="dxa"/>
            <w:shd w:val="clear" w:color="auto" w:fill="D5DCE4" w:themeFill="text2" w:themeFillTint="33"/>
            <w:vAlign w:val="center"/>
          </w:tcPr>
          <w:p w14:paraId="6E57A523" w14:textId="77777777" w:rsidR="000202CD" w:rsidRDefault="00334EFA" w:rsidP="00F14FF2">
            <w:pPr>
              <w:pStyle w:val="ListParagraph"/>
              <w:numPr>
                <w:ilvl w:val="0"/>
                <w:numId w:val="6"/>
              </w:numPr>
              <w:rPr>
                <w:sz w:val="20"/>
                <w:szCs w:val="20"/>
              </w:rPr>
            </w:pPr>
            <w:r w:rsidRPr="000202CD">
              <w:rPr>
                <w:sz w:val="20"/>
                <w:szCs w:val="20"/>
              </w:rPr>
              <w:t>4x wheel actuator displacement</w:t>
            </w:r>
          </w:p>
          <w:p w14:paraId="0D86CB90" w14:textId="77777777" w:rsidR="000202CD" w:rsidRDefault="00334EFA" w:rsidP="000202CD">
            <w:pPr>
              <w:pStyle w:val="ListParagraph"/>
              <w:numPr>
                <w:ilvl w:val="0"/>
                <w:numId w:val="6"/>
              </w:numPr>
              <w:rPr>
                <w:sz w:val="20"/>
                <w:szCs w:val="20"/>
              </w:rPr>
            </w:pPr>
            <w:r w:rsidRPr="000202CD">
              <w:rPr>
                <w:sz w:val="20"/>
                <w:szCs w:val="20"/>
              </w:rPr>
              <w:t>4x wheel contact load</w:t>
            </w:r>
          </w:p>
          <w:p w14:paraId="792D9A75" w14:textId="00FD392B" w:rsidR="00334EFA" w:rsidRPr="000202CD" w:rsidRDefault="00334EFA" w:rsidP="000202CD">
            <w:pPr>
              <w:pStyle w:val="ListParagraph"/>
              <w:numPr>
                <w:ilvl w:val="0"/>
                <w:numId w:val="6"/>
              </w:numPr>
              <w:rPr>
                <w:sz w:val="20"/>
                <w:szCs w:val="20"/>
              </w:rPr>
            </w:pPr>
            <w:r w:rsidRPr="000202CD">
              <w:rPr>
                <w:sz w:val="20"/>
                <w:szCs w:val="20"/>
              </w:rPr>
              <w:t>4x wheel actuator acceleration</w:t>
            </w:r>
          </w:p>
        </w:tc>
        <w:tc>
          <w:tcPr>
            <w:tcW w:w="2820" w:type="dxa"/>
            <w:shd w:val="clear" w:color="auto" w:fill="E2EFD9" w:themeFill="accent6" w:themeFillTint="33"/>
            <w:vAlign w:val="center"/>
          </w:tcPr>
          <w:p w14:paraId="742ADFA6" w14:textId="77777777" w:rsidR="000202CD" w:rsidRDefault="00334EFA" w:rsidP="000202CD">
            <w:pPr>
              <w:pStyle w:val="ListParagraph"/>
              <w:numPr>
                <w:ilvl w:val="0"/>
                <w:numId w:val="6"/>
              </w:numPr>
              <w:rPr>
                <w:sz w:val="20"/>
                <w:szCs w:val="20"/>
              </w:rPr>
            </w:pPr>
            <w:r w:rsidRPr="000202CD">
              <w:rPr>
                <w:sz w:val="20"/>
                <w:szCs w:val="20"/>
              </w:rPr>
              <w:t>4x wheel actuator displacement</w:t>
            </w:r>
          </w:p>
          <w:p w14:paraId="26797CAA" w14:textId="77777777" w:rsidR="000202CD" w:rsidRDefault="00334EFA" w:rsidP="000202CD">
            <w:pPr>
              <w:pStyle w:val="ListParagraph"/>
              <w:numPr>
                <w:ilvl w:val="0"/>
                <w:numId w:val="6"/>
              </w:numPr>
              <w:rPr>
                <w:sz w:val="20"/>
                <w:szCs w:val="20"/>
              </w:rPr>
            </w:pPr>
            <w:r w:rsidRPr="000202CD">
              <w:rPr>
                <w:sz w:val="20"/>
                <w:szCs w:val="20"/>
              </w:rPr>
              <w:t>4x wheel contact load</w:t>
            </w:r>
          </w:p>
          <w:p w14:paraId="675245FE" w14:textId="77777777" w:rsidR="000202CD" w:rsidRDefault="00334EFA" w:rsidP="000202CD">
            <w:pPr>
              <w:pStyle w:val="ListParagraph"/>
              <w:numPr>
                <w:ilvl w:val="0"/>
                <w:numId w:val="6"/>
              </w:numPr>
              <w:rPr>
                <w:sz w:val="20"/>
                <w:szCs w:val="20"/>
              </w:rPr>
            </w:pPr>
            <w:r w:rsidRPr="000202CD">
              <w:rPr>
                <w:sz w:val="20"/>
                <w:szCs w:val="20"/>
              </w:rPr>
              <w:t>4x wheel actuator acceleration</w:t>
            </w:r>
          </w:p>
          <w:p w14:paraId="7A3E017C" w14:textId="77777777" w:rsidR="000202CD" w:rsidRDefault="00334EFA" w:rsidP="000202CD">
            <w:pPr>
              <w:pStyle w:val="ListParagraph"/>
              <w:numPr>
                <w:ilvl w:val="0"/>
                <w:numId w:val="6"/>
              </w:numPr>
              <w:rPr>
                <w:sz w:val="20"/>
                <w:szCs w:val="20"/>
              </w:rPr>
            </w:pPr>
            <w:r w:rsidRPr="000202CD">
              <w:rPr>
                <w:sz w:val="20"/>
                <w:szCs w:val="20"/>
              </w:rPr>
              <w:t>3x chassis velocity transducer</w:t>
            </w:r>
          </w:p>
          <w:p w14:paraId="4B646440" w14:textId="77777777" w:rsidR="000202CD" w:rsidRDefault="00334EFA" w:rsidP="000202CD">
            <w:pPr>
              <w:pStyle w:val="ListParagraph"/>
              <w:numPr>
                <w:ilvl w:val="0"/>
                <w:numId w:val="6"/>
              </w:numPr>
              <w:rPr>
                <w:sz w:val="20"/>
                <w:szCs w:val="20"/>
              </w:rPr>
            </w:pPr>
            <w:r w:rsidRPr="000202CD">
              <w:rPr>
                <w:sz w:val="20"/>
                <w:szCs w:val="20"/>
              </w:rPr>
              <w:t>3x aeroloader displacement</w:t>
            </w:r>
          </w:p>
          <w:p w14:paraId="414DBE82" w14:textId="77777777" w:rsidR="000202CD" w:rsidRDefault="00334EFA" w:rsidP="000202CD">
            <w:pPr>
              <w:pStyle w:val="ListParagraph"/>
              <w:numPr>
                <w:ilvl w:val="0"/>
                <w:numId w:val="6"/>
              </w:numPr>
              <w:rPr>
                <w:sz w:val="20"/>
                <w:szCs w:val="20"/>
              </w:rPr>
            </w:pPr>
            <w:r w:rsidRPr="000202CD">
              <w:rPr>
                <w:sz w:val="20"/>
                <w:szCs w:val="20"/>
              </w:rPr>
              <w:t>3x aeroloader load</w:t>
            </w:r>
          </w:p>
          <w:p w14:paraId="3B9F545C" w14:textId="77777777" w:rsidR="000202CD" w:rsidRDefault="000202CD" w:rsidP="000202CD">
            <w:pPr>
              <w:pStyle w:val="ListParagraph"/>
              <w:numPr>
                <w:ilvl w:val="0"/>
                <w:numId w:val="6"/>
              </w:numPr>
              <w:rPr>
                <w:sz w:val="20"/>
                <w:szCs w:val="20"/>
              </w:rPr>
            </w:pPr>
            <w:r>
              <w:rPr>
                <w:sz w:val="20"/>
                <w:szCs w:val="20"/>
              </w:rPr>
              <w:t>F</w:t>
            </w:r>
            <w:r w:rsidR="00334EFA" w:rsidRPr="000202CD">
              <w:rPr>
                <w:sz w:val="20"/>
                <w:szCs w:val="20"/>
              </w:rPr>
              <w:t>ront ride height</w:t>
            </w:r>
          </w:p>
          <w:p w14:paraId="1057B69A" w14:textId="77777777" w:rsidR="000202CD" w:rsidRDefault="000202CD" w:rsidP="000202CD">
            <w:pPr>
              <w:pStyle w:val="ListParagraph"/>
              <w:numPr>
                <w:ilvl w:val="0"/>
                <w:numId w:val="6"/>
              </w:numPr>
              <w:rPr>
                <w:sz w:val="20"/>
                <w:szCs w:val="20"/>
              </w:rPr>
            </w:pPr>
            <w:r>
              <w:rPr>
                <w:sz w:val="20"/>
                <w:szCs w:val="20"/>
              </w:rPr>
              <w:t>R</w:t>
            </w:r>
            <w:r w:rsidR="00334EFA" w:rsidRPr="000202CD">
              <w:rPr>
                <w:sz w:val="20"/>
                <w:szCs w:val="20"/>
              </w:rPr>
              <w:t>ear ride height</w:t>
            </w:r>
          </w:p>
          <w:p w14:paraId="30300160" w14:textId="77777777" w:rsidR="000202CD" w:rsidRDefault="000202CD" w:rsidP="000202CD">
            <w:pPr>
              <w:pStyle w:val="ListParagraph"/>
              <w:numPr>
                <w:ilvl w:val="0"/>
                <w:numId w:val="6"/>
              </w:numPr>
              <w:rPr>
                <w:sz w:val="20"/>
                <w:szCs w:val="20"/>
              </w:rPr>
            </w:pPr>
            <w:r>
              <w:rPr>
                <w:sz w:val="20"/>
                <w:szCs w:val="20"/>
              </w:rPr>
              <w:t>A</w:t>
            </w:r>
            <w:r w:rsidR="00334EFA" w:rsidRPr="000202CD">
              <w:rPr>
                <w:sz w:val="20"/>
                <w:szCs w:val="20"/>
              </w:rPr>
              <w:t>ir speed</w:t>
            </w:r>
          </w:p>
          <w:p w14:paraId="5661860B" w14:textId="77777777" w:rsidR="000202CD" w:rsidRDefault="000202CD" w:rsidP="000202CD">
            <w:pPr>
              <w:pStyle w:val="ListParagraph"/>
              <w:numPr>
                <w:ilvl w:val="0"/>
                <w:numId w:val="6"/>
              </w:numPr>
              <w:rPr>
                <w:sz w:val="20"/>
                <w:szCs w:val="20"/>
              </w:rPr>
            </w:pPr>
            <w:r>
              <w:rPr>
                <w:sz w:val="20"/>
                <w:szCs w:val="20"/>
              </w:rPr>
              <w:t>L</w:t>
            </w:r>
            <w:r w:rsidR="00334EFA" w:rsidRPr="000202CD">
              <w:rPr>
                <w:sz w:val="20"/>
                <w:szCs w:val="20"/>
              </w:rPr>
              <w:t>ateral acceleration</w:t>
            </w:r>
          </w:p>
          <w:p w14:paraId="658B85B8" w14:textId="76603E3E" w:rsidR="00334EFA" w:rsidRPr="000202CD" w:rsidRDefault="000202CD" w:rsidP="000202CD">
            <w:pPr>
              <w:pStyle w:val="ListParagraph"/>
              <w:numPr>
                <w:ilvl w:val="0"/>
                <w:numId w:val="6"/>
              </w:numPr>
              <w:rPr>
                <w:sz w:val="20"/>
                <w:szCs w:val="20"/>
              </w:rPr>
            </w:pPr>
            <w:r>
              <w:rPr>
                <w:sz w:val="20"/>
                <w:szCs w:val="20"/>
              </w:rPr>
              <w:t>L</w:t>
            </w:r>
            <w:r w:rsidR="00334EFA" w:rsidRPr="000202CD">
              <w:rPr>
                <w:sz w:val="20"/>
                <w:szCs w:val="20"/>
              </w:rPr>
              <w:t>ongitudinal acceleration</w:t>
            </w:r>
          </w:p>
        </w:tc>
        <w:tc>
          <w:tcPr>
            <w:tcW w:w="2820" w:type="dxa"/>
            <w:shd w:val="clear" w:color="auto" w:fill="FFF2CC" w:themeFill="accent4" w:themeFillTint="33"/>
            <w:vAlign w:val="center"/>
          </w:tcPr>
          <w:p w14:paraId="2868ECA3" w14:textId="106D965B" w:rsidR="00870215" w:rsidRDefault="00334EFA" w:rsidP="00870215">
            <w:pPr>
              <w:pStyle w:val="ListParagraph"/>
              <w:numPr>
                <w:ilvl w:val="0"/>
                <w:numId w:val="6"/>
              </w:numPr>
              <w:rPr>
                <w:sz w:val="20"/>
                <w:szCs w:val="20"/>
              </w:rPr>
            </w:pPr>
            <w:r w:rsidRPr="00870215">
              <w:rPr>
                <w:sz w:val="20"/>
                <w:szCs w:val="20"/>
              </w:rPr>
              <w:t>Suspension stiffness</w:t>
            </w:r>
          </w:p>
          <w:p w14:paraId="08967E07" w14:textId="47EFF318" w:rsidR="00870215" w:rsidRDefault="00870215" w:rsidP="00870215">
            <w:pPr>
              <w:pStyle w:val="ListParagraph"/>
              <w:numPr>
                <w:ilvl w:val="0"/>
                <w:numId w:val="6"/>
              </w:numPr>
              <w:rPr>
                <w:sz w:val="20"/>
                <w:szCs w:val="20"/>
              </w:rPr>
            </w:pPr>
            <w:r>
              <w:rPr>
                <w:sz w:val="20"/>
                <w:szCs w:val="20"/>
              </w:rPr>
              <w:t>S</w:t>
            </w:r>
            <w:r w:rsidR="00334EFA" w:rsidRPr="00870215">
              <w:rPr>
                <w:sz w:val="20"/>
                <w:szCs w:val="20"/>
              </w:rPr>
              <w:t>uspension friction</w:t>
            </w:r>
          </w:p>
          <w:p w14:paraId="7AC22238" w14:textId="5083CCBB" w:rsidR="00870215" w:rsidRDefault="00870215" w:rsidP="00870215">
            <w:pPr>
              <w:pStyle w:val="ListParagraph"/>
              <w:numPr>
                <w:ilvl w:val="0"/>
                <w:numId w:val="6"/>
              </w:numPr>
              <w:rPr>
                <w:sz w:val="20"/>
                <w:szCs w:val="20"/>
              </w:rPr>
            </w:pPr>
            <w:r>
              <w:rPr>
                <w:sz w:val="20"/>
                <w:szCs w:val="20"/>
              </w:rPr>
              <w:t>R</w:t>
            </w:r>
            <w:r w:rsidR="00334EFA" w:rsidRPr="00870215">
              <w:rPr>
                <w:sz w:val="20"/>
                <w:szCs w:val="20"/>
              </w:rPr>
              <w:t>ide stiffness</w:t>
            </w:r>
          </w:p>
          <w:p w14:paraId="1DD8F57F" w14:textId="45B5AFC3" w:rsidR="00870215" w:rsidRDefault="00870215" w:rsidP="00870215">
            <w:pPr>
              <w:pStyle w:val="ListParagraph"/>
              <w:numPr>
                <w:ilvl w:val="0"/>
                <w:numId w:val="6"/>
              </w:numPr>
              <w:rPr>
                <w:sz w:val="20"/>
                <w:szCs w:val="20"/>
              </w:rPr>
            </w:pPr>
            <w:r>
              <w:rPr>
                <w:sz w:val="20"/>
                <w:szCs w:val="20"/>
              </w:rPr>
              <w:t>R</w:t>
            </w:r>
            <w:r w:rsidR="00334EFA" w:rsidRPr="00870215">
              <w:rPr>
                <w:sz w:val="20"/>
                <w:szCs w:val="20"/>
              </w:rPr>
              <w:t>oll stiffness</w:t>
            </w:r>
          </w:p>
          <w:p w14:paraId="765AF9A6" w14:textId="681C0BA5" w:rsidR="00870215" w:rsidRDefault="00870215" w:rsidP="00870215">
            <w:pPr>
              <w:pStyle w:val="ListParagraph"/>
              <w:numPr>
                <w:ilvl w:val="0"/>
                <w:numId w:val="6"/>
              </w:numPr>
              <w:rPr>
                <w:sz w:val="20"/>
                <w:szCs w:val="20"/>
              </w:rPr>
            </w:pPr>
            <w:r>
              <w:rPr>
                <w:sz w:val="20"/>
                <w:szCs w:val="20"/>
              </w:rPr>
              <w:t>Ti</w:t>
            </w:r>
            <w:r w:rsidR="00334EFA" w:rsidRPr="00870215">
              <w:rPr>
                <w:sz w:val="20"/>
                <w:szCs w:val="20"/>
              </w:rPr>
              <w:t>re radial stiffness</w:t>
            </w:r>
          </w:p>
          <w:p w14:paraId="1C5EE173" w14:textId="062C9F4D"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w:t>
            </w:r>
          </w:p>
          <w:p w14:paraId="79CD00C1" w14:textId="74D0EB31"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w:t>
            </w:r>
          </w:p>
          <w:p w14:paraId="58C06775" w14:textId="3F480749" w:rsidR="00870215" w:rsidRDefault="00870215" w:rsidP="00870215">
            <w:pPr>
              <w:pStyle w:val="ListParagraph"/>
              <w:numPr>
                <w:ilvl w:val="0"/>
                <w:numId w:val="6"/>
              </w:numPr>
              <w:rPr>
                <w:sz w:val="20"/>
                <w:szCs w:val="20"/>
              </w:rPr>
            </w:pPr>
            <w:r>
              <w:rPr>
                <w:sz w:val="20"/>
                <w:szCs w:val="20"/>
              </w:rPr>
              <w:t>G</w:t>
            </w:r>
            <w:r w:rsidR="00334EFA" w:rsidRPr="00870215">
              <w:rPr>
                <w:sz w:val="20"/>
                <w:szCs w:val="20"/>
              </w:rPr>
              <w:t>eometric roll center</w:t>
            </w:r>
          </w:p>
          <w:p w14:paraId="3F61E071" w14:textId="100920E2"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wheel center displacement</w:t>
            </w:r>
          </w:p>
          <w:p w14:paraId="6E7CBF7B" w14:textId="18272EE6"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tire contact displacement</w:t>
            </w:r>
          </w:p>
          <w:p w14:paraId="3DD86EB7" w14:textId="3176DFA4"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transmission ratio</w:t>
            </w:r>
          </w:p>
          <w:p w14:paraId="4C67B786" w14:textId="7C4693CB"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friction</w:t>
            </w:r>
          </w:p>
          <w:p w14:paraId="36DDEFF9" w14:textId="48421528"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caster angle</w:t>
            </w:r>
          </w:p>
          <w:p w14:paraId="778E7E6A" w14:textId="6F0210B0"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inclination angle</w:t>
            </w:r>
          </w:p>
          <w:p w14:paraId="795AA297" w14:textId="6CE99F73" w:rsidR="00870215" w:rsidRDefault="00870215" w:rsidP="00870215">
            <w:pPr>
              <w:pStyle w:val="ListParagraph"/>
              <w:numPr>
                <w:ilvl w:val="0"/>
                <w:numId w:val="6"/>
              </w:numPr>
              <w:rPr>
                <w:sz w:val="20"/>
                <w:szCs w:val="20"/>
              </w:rPr>
            </w:pPr>
            <w:r>
              <w:rPr>
                <w:sz w:val="20"/>
                <w:szCs w:val="20"/>
              </w:rPr>
              <w:t>W</w:t>
            </w:r>
            <w:r w:rsidR="00334EFA" w:rsidRPr="00870215">
              <w:rPr>
                <w:sz w:val="20"/>
                <w:szCs w:val="20"/>
              </w:rPr>
              <w:t>heel hub flexibility</w:t>
            </w:r>
          </w:p>
          <w:p w14:paraId="54FD9C44" w14:textId="0DE975BA"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 kindliness</w:t>
            </w:r>
          </w:p>
          <w:p w14:paraId="48424805" w14:textId="1456DEFD"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 kindliness</w:t>
            </w:r>
          </w:p>
          <w:p w14:paraId="27514B34" w14:textId="3B31E6C9" w:rsidR="00870215" w:rsidRDefault="00870215" w:rsidP="00870215">
            <w:pPr>
              <w:pStyle w:val="ListParagraph"/>
              <w:numPr>
                <w:ilvl w:val="0"/>
                <w:numId w:val="6"/>
              </w:numPr>
              <w:rPr>
                <w:sz w:val="20"/>
                <w:szCs w:val="20"/>
              </w:rPr>
            </w:pPr>
            <w:r>
              <w:rPr>
                <w:sz w:val="20"/>
                <w:szCs w:val="20"/>
              </w:rPr>
              <w:t>T</w:t>
            </w:r>
            <w:r w:rsidR="00334EFA" w:rsidRPr="00870215">
              <w:rPr>
                <w:sz w:val="20"/>
                <w:szCs w:val="20"/>
              </w:rPr>
              <w:t>ire contact stiffness</w:t>
            </w:r>
          </w:p>
          <w:p w14:paraId="3495D091" w14:textId="148E48A0" w:rsidR="00334EFA" w:rsidRPr="00870215" w:rsidRDefault="00870215" w:rsidP="007C45F7">
            <w:pPr>
              <w:pStyle w:val="ListParagraph"/>
              <w:numPr>
                <w:ilvl w:val="0"/>
                <w:numId w:val="6"/>
              </w:numPr>
              <w:rPr>
                <w:sz w:val="20"/>
                <w:szCs w:val="20"/>
              </w:rPr>
            </w:pPr>
            <w:r>
              <w:rPr>
                <w:sz w:val="20"/>
                <w:szCs w:val="20"/>
              </w:rPr>
              <w:t>A</w:t>
            </w:r>
            <w:r w:rsidR="00334EFA" w:rsidRPr="00870215">
              <w:rPr>
                <w:sz w:val="20"/>
                <w:szCs w:val="20"/>
              </w:rPr>
              <w:t>nti-dive</w:t>
            </w:r>
            <w:r w:rsidR="007C45F7">
              <w:rPr>
                <w:sz w:val="20"/>
                <w:szCs w:val="20"/>
              </w:rPr>
              <w:t>/squat</w:t>
            </w:r>
          </w:p>
        </w:tc>
      </w:tr>
      <w:tr w:rsidR="00334EFA" w14:paraId="53E9BF3C" w14:textId="77777777" w:rsidTr="007C45F7">
        <w:tc>
          <w:tcPr>
            <w:tcW w:w="1435" w:type="dxa"/>
            <w:vAlign w:val="center"/>
          </w:tcPr>
          <w:p w14:paraId="70BA788D" w14:textId="5402C787" w:rsidR="00334EFA" w:rsidRDefault="00160592" w:rsidP="00BD22E8">
            <w:pPr>
              <w:jc w:val="center"/>
            </w:pPr>
            <w:r>
              <w:t xml:space="preserve">Required </w:t>
            </w:r>
            <w:r w:rsidR="00334EFA">
              <w:t>Vehicle Data Channels</w:t>
            </w:r>
          </w:p>
        </w:tc>
        <w:tc>
          <w:tcPr>
            <w:tcW w:w="2820" w:type="dxa"/>
            <w:shd w:val="clear" w:color="auto" w:fill="D5DCE4" w:themeFill="text2" w:themeFillTint="33"/>
            <w:vAlign w:val="center"/>
          </w:tcPr>
          <w:p w14:paraId="79760997" w14:textId="77777777" w:rsidR="000F76AB" w:rsidRDefault="000F76AB" w:rsidP="000F76AB">
            <w:pPr>
              <w:pStyle w:val="ListParagraph"/>
              <w:numPr>
                <w:ilvl w:val="0"/>
                <w:numId w:val="6"/>
              </w:numPr>
              <w:rPr>
                <w:sz w:val="20"/>
                <w:szCs w:val="20"/>
              </w:rPr>
            </w:pPr>
            <w:r w:rsidRPr="00121F99">
              <w:rPr>
                <w:sz w:val="20"/>
                <w:szCs w:val="20"/>
              </w:rPr>
              <w:t>4x hub accelerometers</w:t>
            </w:r>
          </w:p>
          <w:p w14:paraId="405ADA98" w14:textId="77777777" w:rsidR="000F76AB" w:rsidRDefault="000F76AB" w:rsidP="000F76AB">
            <w:pPr>
              <w:pStyle w:val="ListParagraph"/>
              <w:numPr>
                <w:ilvl w:val="0"/>
                <w:numId w:val="6"/>
              </w:numPr>
              <w:rPr>
                <w:sz w:val="20"/>
                <w:szCs w:val="20"/>
              </w:rPr>
            </w:pPr>
            <w:r w:rsidRPr="00121F99">
              <w:rPr>
                <w:sz w:val="20"/>
                <w:szCs w:val="20"/>
              </w:rPr>
              <w:t>4x chassis accelerometers</w:t>
            </w:r>
          </w:p>
          <w:p w14:paraId="7880D30E" w14:textId="77777777" w:rsidR="000F76AB" w:rsidRDefault="000F76AB" w:rsidP="000F76AB">
            <w:pPr>
              <w:pStyle w:val="ListParagraph"/>
              <w:numPr>
                <w:ilvl w:val="0"/>
                <w:numId w:val="6"/>
              </w:numPr>
              <w:rPr>
                <w:sz w:val="20"/>
                <w:szCs w:val="20"/>
              </w:rPr>
            </w:pPr>
            <w:r w:rsidRPr="00121F99">
              <w:rPr>
                <w:sz w:val="20"/>
                <w:szCs w:val="20"/>
              </w:rPr>
              <w:t>4x damper displacements</w:t>
            </w:r>
          </w:p>
          <w:p w14:paraId="012DB820" w14:textId="77777777" w:rsidR="000F76AB" w:rsidRDefault="000F76AB" w:rsidP="000F76AB">
            <w:pPr>
              <w:pStyle w:val="ListParagraph"/>
              <w:numPr>
                <w:ilvl w:val="0"/>
                <w:numId w:val="6"/>
              </w:numPr>
              <w:rPr>
                <w:sz w:val="20"/>
                <w:szCs w:val="20"/>
              </w:rPr>
            </w:pPr>
            <w:r w:rsidRPr="00121F99">
              <w:rPr>
                <w:sz w:val="20"/>
                <w:szCs w:val="20"/>
              </w:rPr>
              <w:t>2x damper temperature</w:t>
            </w:r>
          </w:p>
          <w:p w14:paraId="51FD56CD" w14:textId="77777777" w:rsidR="000F76AB" w:rsidRDefault="000F76AB" w:rsidP="000F76AB">
            <w:pPr>
              <w:pStyle w:val="ListParagraph"/>
              <w:numPr>
                <w:ilvl w:val="0"/>
                <w:numId w:val="6"/>
              </w:numPr>
              <w:rPr>
                <w:sz w:val="20"/>
                <w:szCs w:val="20"/>
              </w:rPr>
            </w:pPr>
            <w:r>
              <w:rPr>
                <w:sz w:val="20"/>
                <w:szCs w:val="20"/>
              </w:rPr>
              <w:t>V</w:t>
            </w:r>
            <w:r w:rsidRPr="00121F99">
              <w:rPr>
                <w:sz w:val="20"/>
                <w:szCs w:val="20"/>
              </w:rPr>
              <w:t>ertical body acceleration</w:t>
            </w:r>
          </w:p>
          <w:p w14:paraId="52186741" w14:textId="77777777" w:rsidR="000F76AB" w:rsidRDefault="000F76AB" w:rsidP="000F76AB">
            <w:pPr>
              <w:pStyle w:val="ListParagraph"/>
              <w:numPr>
                <w:ilvl w:val="0"/>
                <w:numId w:val="6"/>
              </w:numPr>
              <w:rPr>
                <w:sz w:val="20"/>
                <w:szCs w:val="20"/>
              </w:rPr>
            </w:pPr>
            <w:r>
              <w:rPr>
                <w:sz w:val="20"/>
                <w:szCs w:val="20"/>
              </w:rPr>
              <w:t>L</w:t>
            </w:r>
            <w:r w:rsidRPr="00121F99">
              <w:rPr>
                <w:sz w:val="20"/>
                <w:szCs w:val="20"/>
              </w:rPr>
              <w:t>ateral body acceleration</w:t>
            </w:r>
          </w:p>
          <w:p w14:paraId="3CAFB47B" w14:textId="2C0B8C76" w:rsidR="00334EFA" w:rsidRPr="00870215" w:rsidRDefault="000F76AB" w:rsidP="000F76AB">
            <w:pPr>
              <w:pStyle w:val="ListParagraph"/>
              <w:numPr>
                <w:ilvl w:val="0"/>
                <w:numId w:val="6"/>
              </w:numPr>
              <w:rPr>
                <w:sz w:val="20"/>
                <w:szCs w:val="20"/>
              </w:rPr>
            </w:pPr>
            <w:r>
              <w:rPr>
                <w:sz w:val="20"/>
                <w:szCs w:val="20"/>
              </w:rPr>
              <w:t>L</w:t>
            </w:r>
            <w:r w:rsidRPr="00121F99">
              <w:rPr>
                <w:sz w:val="20"/>
                <w:szCs w:val="20"/>
              </w:rPr>
              <w:t>ongitudinal body acceleration</w:t>
            </w:r>
          </w:p>
        </w:tc>
        <w:tc>
          <w:tcPr>
            <w:tcW w:w="2820" w:type="dxa"/>
            <w:shd w:val="clear" w:color="auto" w:fill="E2EFD9" w:themeFill="accent6" w:themeFillTint="33"/>
            <w:vAlign w:val="center"/>
          </w:tcPr>
          <w:p w14:paraId="17E77E8F" w14:textId="77777777" w:rsidR="00121F99" w:rsidRDefault="00334EFA" w:rsidP="00121F99">
            <w:pPr>
              <w:pStyle w:val="ListParagraph"/>
              <w:numPr>
                <w:ilvl w:val="0"/>
                <w:numId w:val="6"/>
              </w:numPr>
              <w:rPr>
                <w:sz w:val="20"/>
                <w:szCs w:val="20"/>
              </w:rPr>
            </w:pPr>
            <w:r w:rsidRPr="00121F99">
              <w:rPr>
                <w:sz w:val="20"/>
                <w:szCs w:val="20"/>
              </w:rPr>
              <w:t>4x hub accelerometers</w:t>
            </w:r>
          </w:p>
          <w:p w14:paraId="7575EECE" w14:textId="77777777" w:rsidR="00121F99" w:rsidRDefault="00334EFA" w:rsidP="00121F99">
            <w:pPr>
              <w:pStyle w:val="ListParagraph"/>
              <w:numPr>
                <w:ilvl w:val="0"/>
                <w:numId w:val="6"/>
              </w:numPr>
              <w:rPr>
                <w:sz w:val="20"/>
                <w:szCs w:val="20"/>
              </w:rPr>
            </w:pPr>
            <w:r w:rsidRPr="00121F99">
              <w:rPr>
                <w:sz w:val="20"/>
                <w:szCs w:val="20"/>
              </w:rPr>
              <w:t>4x chassis accelerometers</w:t>
            </w:r>
          </w:p>
          <w:p w14:paraId="25D2DE25" w14:textId="77777777" w:rsidR="00121F99" w:rsidRDefault="00334EFA" w:rsidP="00121F99">
            <w:pPr>
              <w:pStyle w:val="ListParagraph"/>
              <w:numPr>
                <w:ilvl w:val="0"/>
                <w:numId w:val="6"/>
              </w:numPr>
              <w:rPr>
                <w:sz w:val="20"/>
                <w:szCs w:val="20"/>
              </w:rPr>
            </w:pPr>
            <w:r w:rsidRPr="00121F99">
              <w:rPr>
                <w:sz w:val="20"/>
                <w:szCs w:val="20"/>
              </w:rPr>
              <w:t>4x damper displacements</w:t>
            </w:r>
          </w:p>
          <w:p w14:paraId="488DE484" w14:textId="77777777" w:rsidR="00121F99" w:rsidRDefault="00334EFA" w:rsidP="00121F99">
            <w:pPr>
              <w:pStyle w:val="ListParagraph"/>
              <w:numPr>
                <w:ilvl w:val="0"/>
                <w:numId w:val="6"/>
              </w:numPr>
              <w:rPr>
                <w:sz w:val="20"/>
                <w:szCs w:val="20"/>
              </w:rPr>
            </w:pPr>
            <w:r w:rsidRPr="00121F99">
              <w:rPr>
                <w:sz w:val="20"/>
                <w:szCs w:val="20"/>
              </w:rPr>
              <w:t>2x damper temperature</w:t>
            </w:r>
          </w:p>
          <w:p w14:paraId="42AA7028" w14:textId="77777777" w:rsidR="00121F99" w:rsidRDefault="00121F99" w:rsidP="00121F99">
            <w:pPr>
              <w:pStyle w:val="ListParagraph"/>
              <w:numPr>
                <w:ilvl w:val="0"/>
                <w:numId w:val="6"/>
              </w:numPr>
              <w:rPr>
                <w:sz w:val="20"/>
                <w:szCs w:val="20"/>
              </w:rPr>
            </w:pPr>
            <w:r>
              <w:rPr>
                <w:sz w:val="20"/>
                <w:szCs w:val="20"/>
              </w:rPr>
              <w:t>V</w:t>
            </w:r>
            <w:r w:rsidR="00334EFA" w:rsidRPr="00121F99">
              <w:rPr>
                <w:sz w:val="20"/>
                <w:szCs w:val="20"/>
              </w:rPr>
              <w:t>ertical body acceleration</w:t>
            </w:r>
          </w:p>
          <w:p w14:paraId="75730C2A" w14:textId="77777777" w:rsidR="00121F99" w:rsidRDefault="00121F99" w:rsidP="00121F99">
            <w:pPr>
              <w:pStyle w:val="ListParagraph"/>
              <w:numPr>
                <w:ilvl w:val="0"/>
                <w:numId w:val="6"/>
              </w:numPr>
              <w:rPr>
                <w:sz w:val="20"/>
                <w:szCs w:val="20"/>
              </w:rPr>
            </w:pPr>
            <w:r>
              <w:rPr>
                <w:sz w:val="20"/>
                <w:szCs w:val="20"/>
              </w:rPr>
              <w:t>L</w:t>
            </w:r>
            <w:r w:rsidR="00334EFA" w:rsidRPr="00121F99">
              <w:rPr>
                <w:sz w:val="20"/>
                <w:szCs w:val="20"/>
              </w:rPr>
              <w:t>ateral body acceleration</w:t>
            </w:r>
          </w:p>
          <w:p w14:paraId="3BABA4E1" w14:textId="59A6A2F7" w:rsidR="00334EFA" w:rsidRPr="00121F99" w:rsidRDefault="00121F99" w:rsidP="00121F99">
            <w:pPr>
              <w:pStyle w:val="ListParagraph"/>
              <w:numPr>
                <w:ilvl w:val="0"/>
                <w:numId w:val="6"/>
              </w:numPr>
              <w:rPr>
                <w:sz w:val="20"/>
                <w:szCs w:val="20"/>
              </w:rPr>
            </w:pPr>
            <w:r>
              <w:rPr>
                <w:sz w:val="20"/>
                <w:szCs w:val="20"/>
              </w:rPr>
              <w:t>L</w:t>
            </w:r>
            <w:r w:rsidR="00334EFA" w:rsidRPr="00121F99">
              <w:rPr>
                <w:sz w:val="20"/>
                <w:szCs w:val="20"/>
              </w:rPr>
              <w:t>ongitudinal body acceleration</w:t>
            </w:r>
          </w:p>
        </w:tc>
        <w:tc>
          <w:tcPr>
            <w:tcW w:w="2820" w:type="dxa"/>
            <w:shd w:val="clear" w:color="auto" w:fill="FFF2CC" w:themeFill="accent4" w:themeFillTint="33"/>
            <w:vAlign w:val="center"/>
          </w:tcPr>
          <w:p w14:paraId="42E12F8B" w14:textId="77777777" w:rsidR="00334EFA" w:rsidRPr="00870215" w:rsidRDefault="00334EFA" w:rsidP="00870215">
            <w:pPr>
              <w:rPr>
                <w:sz w:val="20"/>
                <w:szCs w:val="20"/>
              </w:rPr>
            </w:pPr>
          </w:p>
        </w:tc>
      </w:tr>
      <w:tr w:rsidR="0046066A" w14:paraId="48DBC017" w14:textId="77777777" w:rsidTr="007C45F7">
        <w:tc>
          <w:tcPr>
            <w:tcW w:w="1435" w:type="dxa"/>
            <w:vAlign w:val="center"/>
          </w:tcPr>
          <w:p w14:paraId="797447DB" w14:textId="21F31B38" w:rsidR="0046066A" w:rsidRDefault="0046066A" w:rsidP="00BD22E8">
            <w:pPr>
              <w:jc w:val="center"/>
            </w:pPr>
            <w:r>
              <w:t>Simulation Modes</w:t>
            </w:r>
          </w:p>
        </w:tc>
        <w:tc>
          <w:tcPr>
            <w:tcW w:w="2820" w:type="dxa"/>
            <w:shd w:val="clear" w:color="auto" w:fill="D5DCE4" w:themeFill="text2" w:themeFillTint="33"/>
            <w:vAlign w:val="center"/>
          </w:tcPr>
          <w:p w14:paraId="605F4C88" w14:textId="77777777" w:rsidR="00DC6BFC" w:rsidRDefault="0046066A" w:rsidP="00DC6BFC">
            <w:pPr>
              <w:pStyle w:val="ListParagraph"/>
              <w:numPr>
                <w:ilvl w:val="0"/>
                <w:numId w:val="6"/>
              </w:numPr>
              <w:rPr>
                <w:sz w:val="20"/>
                <w:szCs w:val="20"/>
              </w:rPr>
            </w:pPr>
            <w:r w:rsidRPr="00DC6BFC">
              <w:rPr>
                <w:sz w:val="20"/>
                <w:szCs w:val="20"/>
              </w:rPr>
              <w:t>Quasistatic tests</w:t>
            </w:r>
          </w:p>
          <w:p w14:paraId="7CF595A4" w14:textId="4307E1BC"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for low downforce cars</w:t>
            </w:r>
          </w:p>
        </w:tc>
        <w:tc>
          <w:tcPr>
            <w:tcW w:w="2820" w:type="dxa"/>
            <w:shd w:val="clear" w:color="auto" w:fill="E2EFD9" w:themeFill="accent6" w:themeFillTint="33"/>
            <w:vAlign w:val="center"/>
          </w:tcPr>
          <w:p w14:paraId="5FE63354" w14:textId="77777777" w:rsidR="00DC6BFC" w:rsidRDefault="0046066A" w:rsidP="00DC6BFC">
            <w:pPr>
              <w:pStyle w:val="ListParagraph"/>
              <w:numPr>
                <w:ilvl w:val="0"/>
                <w:numId w:val="6"/>
              </w:numPr>
              <w:rPr>
                <w:sz w:val="20"/>
                <w:szCs w:val="20"/>
              </w:rPr>
            </w:pPr>
            <w:r w:rsidRPr="00DC6BFC">
              <w:rPr>
                <w:sz w:val="20"/>
                <w:szCs w:val="20"/>
              </w:rPr>
              <w:t>Quasistatic tests</w:t>
            </w:r>
          </w:p>
          <w:p w14:paraId="747AA2CB" w14:textId="1D4C16AD"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extended to high downforce cars</w:t>
            </w:r>
          </w:p>
        </w:tc>
        <w:tc>
          <w:tcPr>
            <w:tcW w:w="2820" w:type="dxa"/>
            <w:shd w:val="clear" w:color="auto" w:fill="FFF2CC" w:themeFill="accent4" w:themeFillTint="33"/>
            <w:vAlign w:val="center"/>
          </w:tcPr>
          <w:p w14:paraId="7D2E3209" w14:textId="77777777" w:rsidR="00DC6BFC" w:rsidRDefault="0046066A" w:rsidP="00DC6BFC">
            <w:pPr>
              <w:pStyle w:val="ListParagraph"/>
              <w:numPr>
                <w:ilvl w:val="0"/>
                <w:numId w:val="6"/>
              </w:numPr>
              <w:rPr>
                <w:sz w:val="20"/>
                <w:szCs w:val="20"/>
              </w:rPr>
            </w:pPr>
            <w:r w:rsidRPr="00DC6BFC">
              <w:rPr>
                <w:sz w:val="20"/>
                <w:szCs w:val="20"/>
              </w:rPr>
              <w:t>Quasistatic tests</w:t>
            </w:r>
          </w:p>
          <w:p w14:paraId="37E0D082" w14:textId="77777777" w:rsidR="00DC6BFC" w:rsidRDefault="00DC6BFC" w:rsidP="00DC6BFC">
            <w:pPr>
              <w:pStyle w:val="ListParagraph"/>
              <w:numPr>
                <w:ilvl w:val="0"/>
                <w:numId w:val="6"/>
              </w:numPr>
              <w:rPr>
                <w:sz w:val="20"/>
                <w:szCs w:val="20"/>
              </w:rPr>
            </w:pPr>
            <w:r>
              <w:rPr>
                <w:sz w:val="20"/>
                <w:szCs w:val="20"/>
              </w:rPr>
              <w:t>G</w:t>
            </w:r>
            <w:r w:rsidR="0046066A" w:rsidRPr="00DC6BFC">
              <w:rPr>
                <w:sz w:val="20"/>
                <w:szCs w:val="20"/>
              </w:rPr>
              <w:t>eneralized testing of expected forces and motions</w:t>
            </w:r>
          </w:p>
          <w:p w14:paraId="1FC44D72" w14:textId="46ABD867" w:rsidR="0046066A" w:rsidRPr="00DC6BFC" w:rsidRDefault="00AF20EF" w:rsidP="00DC6BFC">
            <w:pPr>
              <w:pStyle w:val="ListParagraph"/>
              <w:numPr>
                <w:ilvl w:val="0"/>
                <w:numId w:val="6"/>
              </w:numPr>
              <w:rPr>
                <w:sz w:val="20"/>
                <w:szCs w:val="20"/>
              </w:rPr>
            </w:pPr>
            <w:r w:rsidRPr="00DC6BFC">
              <w:rPr>
                <w:sz w:val="20"/>
                <w:szCs w:val="20"/>
              </w:rPr>
              <w:t>NO</w:t>
            </w:r>
            <w:r w:rsidR="00BF3E92" w:rsidRPr="00DC6BFC">
              <w:rPr>
                <w:sz w:val="20"/>
                <w:szCs w:val="20"/>
              </w:rPr>
              <w:t xml:space="preserve"> damping</w:t>
            </w:r>
            <w:r w:rsidR="00DC6BFC">
              <w:rPr>
                <w:sz w:val="20"/>
                <w:szCs w:val="20"/>
              </w:rPr>
              <w:t xml:space="preserve"> </w:t>
            </w:r>
          </w:p>
        </w:tc>
      </w:tr>
      <w:tr w:rsidR="0046066A" w14:paraId="0A03C83F" w14:textId="77777777" w:rsidTr="007C45F7">
        <w:tc>
          <w:tcPr>
            <w:tcW w:w="1435" w:type="dxa"/>
            <w:vAlign w:val="center"/>
          </w:tcPr>
          <w:p w14:paraId="495A5589" w14:textId="4CE01ABC" w:rsidR="0046066A" w:rsidRDefault="0046066A" w:rsidP="00BD22E8">
            <w:pPr>
              <w:jc w:val="center"/>
            </w:pPr>
            <w:r>
              <w:t>Testing Duration</w:t>
            </w:r>
          </w:p>
        </w:tc>
        <w:tc>
          <w:tcPr>
            <w:tcW w:w="2820" w:type="dxa"/>
            <w:shd w:val="clear" w:color="auto" w:fill="D5DCE4" w:themeFill="text2" w:themeFillTint="33"/>
            <w:vAlign w:val="center"/>
          </w:tcPr>
          <w:p w14:paraId="29904276" w14:textId="4C6E7CA2" w:rsidR="0046066A" w:rsidRPr="00870215" w:rsidRDefault="0046066A" w:rsidP="00870215">
            <w:pPr>
              <w:rPr>
                <w:sz w:val="20"/>
                <w:szCs w:val="20"/>
              </w:rPr>
            </w:pPr>
          </w:p>
        </w:tc>
        <w:tc>
          <w:tcPr>
            <w:tcW w:w="2820" w:type="dxa"/>
            <w:shd w:val="clear" w:color="auto" w:fill="E2EFD9" w:themeFill="accent6" w:themeFillTint="33"/>
            <w:vAlign w:val="center"/>
          </w:tcPr>
          <w:p w14:paraId="1E526C9B" w14:textId="45B020A1" w:rsidR="0046066A" w:rsidRPr="00870215" w:rsidRDefault="0046066A" w:rsidP="00870215">
            <w:pPr>
              <w:rPr>
                <w:sz w:val="20"/>
                <w:szCs w:val="20"/>
              </w:rPr>
            </w:pPr>
          </w:p>
        </w:tc>
        <w:tc>
          <w:tcPr>
            <w:tcW w:w="2820" w:type="dxa"/>
            <w:shd w:val="clear" w:color="auto" w:fill="FFF2CC" w:themeFill="accent4" w:themeFillTint="33"/>
            <w:vAlign w:val="center"/>
          </w:tcPr>
          <w:p w14:paraId="5B1D3193" w14:textId="10ECB874" w:rsidR="0046066A" w:rsidRPr="00870215" w:rsidRDefault="0046066A" w:rsidP="00870215">
            <w:pPr>
              <w:rPr>
                <w:sz w:val="20"/>
                <w:szCs w:val="20"/>
              </w:rPr>
            </w:pPr>
            <w:r w:rsidRPr="00870215">
              <w:rPr>
                <w:sz w:val="20"/>
                <w:szCs w:val="20"/>
              </w:rPr>
              <w:t xml:space="preserve">Loading, testing, unloading of vehicle in </w:t>
            </w:r>
            <w:r w:rsidRPr="008A2E3C">
              <w:rPr>
                <w:b/>
                <w:bCs/>
                <w:sz w:val="20"/>
                <w:szCs w:val="20"/>
              </w:rPr>
              <w:t>less than 2 days</w:t>
            </w:r>
          </w:p>
        </w:tc>
      </w:tr>
      <w:tr w:rsidR="0046066A" w14:paraId="257A7CF1" w14:textId="77777777" w:rsidTr="007C45F7">
        <w:tc>
          <w:tcPr>
            <w:tcW w:w="1435" w:type="dxa"/>
            <w:vAlign w:val="center"/>
          </w:tcPr>
          <w:p w14:paraId="4E25C552" w14:textId="429C8FCB" w:rsidR="0046066A" w:rsidRDefault="0046066A" w:rsidP="00BD22E8">
            <w:pPr>
              <w:jc w:val="center"/>
            </w:pPr>
            <w:r>
              <w:t>Major test results</w:t>
            </w:r>
          </w:p>
        </w:tc>
        <w:tc>
          <w:tcPr>
            <w:tcW w:w="2820" w:type="dxa"/>
            <w:shd w:val="clear" w:color="auto" w:fill="D5DCE4" w:themeFill="text2" w:themeFillTint="33"/>
            <w:vAlign w:val="center"/>
          </w:tcPr>
          <w:p w14:paraId="14BD357E"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3424352B" w14:textId="77777777" w:rsidR="0077433C" w:rsidRDefault="0077433C" w:rsidP="0077433C">
            <w:pPr>
              <w:pStyle w:val="ListParagraph"/>
              <w:numPr>
                <w:ilvl w:val="0"/>
                <w:numId w:val="6"/>
              </w:numPr>
              <w:rPr>
                <w:sz w:val="20"/>
                <w:szCs w:val="20"/>
              </w:rPr>
            </w:pPr>
            <w:r>
              <w:rPr>
                <w:sz w:val="20"/>
                <w:szCs w:val="20"/>
              </w:rPr>
              <w:t>R</w:t>
            </w:r>
            <w:r w:rsidRPr="0077433C">
              <w:rPr>
                <w:sz w:val="20"/>
                <w:szCs w:val="20"/>
              </w:rPr>
              <w:t>ide height variation analysis</w:t>
            </w:r>
          </w:p>
          <w:p w14:paraId="06CAFBA2" w14:textId="3030F8BF" w:rsidR="0077433C" w:rsidRPr="0077433C" w:rsidRDefault="0077433C" w:rsidP="0077433C">
            <w:pPr>
              <w:pStyle w:val="ListParagraph"/>
              <w:numPr>
                <w:ilvl w:val="0"/>
                <w:numId w:val="6"/>
              </w:numPr>
              <w:rPr>
                <w:sz w:val="20"/>
                <w:szCs w:val="20"/>
              </w:rPr>
            </w:pPr>
            <w:r>
              <w:rPr>
                <w:sz w:val="20"/>
                <w:szCs w:val="20"/>
              </w:rPr>
              <w:t>P</w:t>
            </w:r>
            <w:r w:rsidRPr="0077433C">
              <w:rPr>
                <w:sz w:val="20"/>
                <w:szCs w:val="20"/>
              </w:rPr>
              <w:t>itch sensitivity analysis</w:t>
            </w:r>
          </w:p>
          <w:p w14:paraId="1A0FA99E" w14:textId="2899AFB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E2EFD9" w:themeFill="accent6" w:themeFillTint="33"/>
            <w:vAlign w:val="center"/>
          </w:tcPr>
          <w:p w14:paraId="1F0EA750"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652686B9"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ide height variation analysis</w:t>
            </w:r>
          </w:p>
          <w:p w14:paraId="1E7FB6CF" w14:textId="77777777" w:rsidR="0077433C" w:rsidRDefault="0077433C" w:rsidP="0077433C">
            <w:pPr>
              <w:pStyle w:val="ListParagraph"/>
              <w:numPr>
                <w:ilvl w:val="0"/>
                <w:numId w:val="6"/>
              </w:numPr>
              <w:rPr>
                <w:sz w:val="20"/>
                <w:szCs w:val="20"/>
              </w:rPr>
            </w:pPr>
            <w:r>
              <w:rPr>
                <w:sz w:val="20"/>
                <w:szCs w:val="20"/>
              </w:rPr>
              <w:t>P</w:t>
            </w:r>
            <w:r w:rsidR="0046066A" w:rsidRPr="0077433C">
              <w:rPr>
                <w:sz w:val="20"/>
                <w:szCs w:val="20"/>
              </w:rPr>
              <w:t>itch sensitivity analysis</w:t>
            </w:r>
          </w:p>
          <w:p w14:paraId="65EAC92B" w14:textId="496063E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FFF2CC" w:themeFill="accent4" w:themeFillTint="33"/>
            <w:vAlign w:val="center"/>
          </w:tcPr>
          <w:p w14:paraId="1969E146" w14:textId="77777777" w:rsidR="0077433C" w:rsidRDefault="0046066A" w:rsidP="0077433C">
            <w:pPr>
              <w:pStyle w:val="ListParagraph"/>
              <w:numPr>
                <w:ilvl w:val="0"/>
                <w:numId w:val="6"/>
              </w:numPr>
              <w:rPr>
                <w:sz w:val="20"/>
                <w:szCs w:val="20"/>
              </w:rPr>
            </w:pPr>
            <w:r w:rsidRPr="0077433C">
              <w:rPr>
                <w:sz w:val="20"/>
                <w:szCs w:val="20"/>
              </w:rPr>
              <w:t>Vertical loading conditions,</w:t>
            </w:r>
          </w:p>
          <w:p w14:paraId="7870D6FD" w14:textId="77777777" w:rsidR="0077433C" w:rsidRDefault="0077433C" w:rsidP="0077433C">
            <w:pPr>
              <w:pStyle w:val="ListParagraph"/>
              <w:numPr>
                <w:ilvl w:val="0"/>
                <w:numId w:val="6"/>
              </w:numPr>
              <w:rPr>
                <w:sz w:val="20"/>
                <w:szCs w:val="20"/>
              </w:rPr>
            </w:pPr>
            <w:r>
              <w:rPr>
                <w:sz w:val="20"/>
                <w:szCs w:val="20"/>
              </w:rPr>
              <w:t>L</w:t>
            </w:r>
            <w:r w:rsidR="0046066A" w:rsidRPr="0077433C">
              <w:rPr>
                <w:sz w:val="20"/>
                <w:szCs w:val="20"/>
              </w:rPr>
              <w:t>ateral loading conditions</w:t>
            </w:r>
          </w:p>
          <w:p w14:paraId="19B2DC5B" w14:textId="317FA50D" w:rsidR="0077433C" w:rsidRDefault="0077433C" w:rsidP="0077433C">
            <w:pPr>
              <w:pStyle w:val="ListParagraph"/>
              <w:numPr>
                <w:ilvl w:val="0"/>
                <w:numId w:val="6"/>
              </w:numPr>
              <w:rPr>
                <w:sz w:val="20"/>
                <w:szCs w:val="20"/>
              </w:rPr>
            </w:pPr>
            <w:r>
              <w:rPr>
                <w:sz w:val="20"/>
                <w:szCs w:val="20"/>
              </w:rPr>
              <w:t>L</w:t>
            </w:r>
            <w:r w:rsidR="0046066A" w:rsidRPr="0077433C">
              <w:rPr>
                <w:sz w:val="20"/>
                <w:szCs w:val="20"/>
              </w:rPr>
              <w:t xml:space="preserve">ongitudinal loading </w:t>
            </w:r>
            <w:r w:rsidR="00CB7C4D">
              <w:rPr>
                <w:sz w:val="20"/>
                <w:szCs w:val="20"/>
              </w:rPr>
              <w:t>conditions</w:t>
            </w:r>
          </w:p>
          <w:p w14:paraId="40263170"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oll conditions</w:t>
            </w:r>
          </w:p>
          <w:p w14:paraId="3F2E949B" w14:textId="77777777" w:rsidR="0077433C" w:rsidRDefault="0077433C" w:rsidP="0077433C">
            <w:pPr>
              <w:pStyle w:val="ListParagraph"/>
              <w:numPr>
                <w:ilvl w:val="0"/>
                <w:numId w:val="6"/>
              </w:numPr>
              <w:rPr>
                <w:sz w:val="20"/>
                <w:szCs w:val="20"/>
              </w:rPr>
            </w:pPr>
            <w:r>
              <w:rPr>
                <w:sz w:val="20"/>
                <w:szCs w:val="20"/>
              </w:rPr>
              <w:t>S</w:t>
            </w:r>
            <w:r w:rsidR="0046066A" w:rsidRPr="0077433C">
              <w:rPr>
                <w:sz w:val="20"/>
                <w:szCs w:val="20"/>
              </w:rPr>
              <w:t>teering conditions</w:t>
            </w:r>
          </w:p>
          <w:p w14:paraId="7B346E5A" w14:textId="7907DCA4" w:rsidR="0046066A" w:rsidRPr="0077433C" w:rsidRDefault="0077433C" w:rsidP="0077433C">
            <w:pPr>
              <w:pStyle w:val="ListParagraph"/>
              <w:numPr>
                <w:ilvl w:val="0"/>
                <w:numId w:val="6"/>
              </w:numPr>
              <w:rPr>
                <w:sz w:val="20"/>
                <w:szCs w:val="20"/>
              </w:rPr>
            </w:pPr>
            <w:r>
              <w:rPr>
                <w:sz w:val="20"/>
                <w:szCs w:val="20"/>
              </w:rPr>
              <w:t>C</w:t>
            </w:r>
            <w:r w:rsidR="0046066A" w:rsidRPr="0077433C">
              <w:rPr>
                <w:sz w:val="20"/>
                <w:szCs w:val="20"/>
              </w:rPr>
              <w:t>orrection force conditions</w:t>
            </w:r>
          </w:p>
        </w:tc>
      </w:tr>
    </w:tbl>
    <w:p w14:paraId="15EA3C31" w14:textId="68BFA5DF" w:rsidR="00584B1C" w:rsidRPr="00584B1C" w:rsidRDefault="00584B1C" w:rsidP="00D51A67">
      <w:pPr>
        <w:pStyle w:val="Heading1"/>
      </w:pPr>
      <w:bookmarkStart w:id="46" w:name="_Toc183284818"/>
      <w:r>
        <w:lastRenderedPageBreak/>
        <w:t>Project Recommendations</w:t>
      </w:r>
      <w:bookmarkEnd w:id="46"/>
    </w:p>
    <w:p w14:paraId="5613D7A6" w14:textId="77777777" w:rsidR="00584B1C" w:rsidRDefault="00584B1C" w:rsidP="006C39FA">
      <w:pPr>
        <w:pStyle w:val="Heading2"/>
      </w:pPr>
      <w:bookmarkStart w:id="47" w:name="_Toc183284819"/>
      <w:r>
        <w:t>Proposed solution</w:t>
      </w:r>
      <w:bookmarkEnd w:id="47"/>
    </w:p>
    <w:p w14:paraId="2A2A056B" w14:textId="32B40AE7" w:rsidR="006827CF" w:rsidRDefault="007D2699" w:rsidP="006827CF">
      <w:r>
        <w:tab/>
        <w:t xml:space="preserve">The </w:t>
      </w:r>
      <w:commentRangeStart w:id="48"/>
      <w:r>
        <w:t xml:space="preserve">ideal </w:t>
      </w:r>
      <w:commentRangeEnd w:id="48"/>
      <w:r w:rsidR="00277090">
        <w:rPr>
          <w:rStyle w:val="CommentReference"/>
        </w:rPr>
        <w:commentReference w:id="48"/>
      </w:r>
      <w:r>
        <w:t>solution for racing teams to improve setup package development must be time efficient and yield a variety of specific test results.</w:t>
      </w:r>
      <w:r w:rsidR="00726479">
        <w:t xml:space="preserve"> </w:t>
      </w:r>
      <w:r w:rsidR="009F51C9">
        <w:t xml:space="preserve">The comparative assessment shown in </w:t>
      </w:r>
      <w:r w:rsidR="009F51C9">
        <w:fldChar w:fldCharType="begin"/>
      </w:r>
      <w:r w:rsidR="009F51C9">
        <w:instrText xml:space="preserve"> REF _Ref184565087 \h </w:instrText>
      </w:r>
      <w:r w:rsidR="009F51C9">
        <w:fldChar w:fldCharType="separate"/>
      </w:r>
      <w:r w:rsidR="009F51C9">
        <w:t xml:space="preserve">Table </w:t>
      </w:r>
      <w:r w:rsidR="009F51C9">
        <w:rPr>
          <w:noProof/>
        </w:rPr>
        <w:t>2</w:t>
      </w:r>
      <w:r w:rsidR="009F51C9">
        <w:fldChar w:fldCharType="end"/>
      </w:r>
      <w:r w:rsidR="009F51C9">
        <w:t xml:space="preserve"> leads to the conclusion that the 7-Post Shaker Rig is the best solution </w:t>
      </w:r>
      <w:r w:rsidR="00726479">
        <w:t>for setup development because of its fast turnaround times and wide range of use cases.</w:t>
      </w:r>
      <w:r w:rsidR="0086208E">
        <w:t xml:space="preserve"> </w:t>
      </w:r>
    </w:p>
    <w:p w14:paraId="356E9491" w14:textId="391957CF" w:rsidR="00A243EA" w:rsidRDefault="00A243EA" w:rsidP="006827CF">
      <w:r>
        <w:tab/>
        <w:t xml:space="preserve">A major strength of shaker rig testing is the ability to run simulations of real tracks. </w:t>
      </w:r>
    </w:p>
    <w:p w14:paraId="0E7F14CD" w14:textId="532F2B40" w:rsidR="006B3C2F" w:rsidRDefault="00646C4D" w:rsidP="006827CF">
      <w:r>
        <w:tab/>
        <w:t>Kinematics and compliance testing can provide critical vehicle information but is not able to replicate one to one scenarios in the way the shaker rig can.</w:t>
      </w:r>
    </w:p>
    <w:p w14:paraId="1E37284B" w14:textId="064CC141" w:rsidR="00B322C1" w:rsidRDefault="006B3C2F" w:rsidP="006827CF">
      <w:r>
        <w:tab/>
        <w:t>4-post and 7-post shaker rigs are able to generate similar results. It is obvious that being able to generate aerodynamic forces gives an advantage to the 7-post rig.</w:t>
      </w:r>
      <w:r w:rsidR="009059E6">
        <w:t xml:space="preserve"> Even for low downforce racing series the ability to replicate subtle aerodynamic effects provides an extra layer of accuracy in the analysis.</w:t>
      </w:r>
    </w:p>
    <w:p w14:paraId="5A797B41" w14:textId="2A982ADD" w:rsidR="00277090" w:rsidRPr="006827CF" w:rsidRDefault="00277090" w:rsidP="006827CF">
      <w:r>
        <w:tab/>
        <w:t>While K&amp;C testing allows users to characterize there vehicle’s suspension behavior to a component level, its inability to include damping leaves it vulnerable.</w:t>
      </w:r>
      <w:r w:rsidR="006511D1">
        <w:t xml:space="preserve"> </w:t>
      </w:r>
      <w:r w:rsidR="0047590E">
        <w:t>Further development would need to be conducted to ensure a car’s platform control has been optimized.</w:t>
      </w:r>
    </w:p>
    <w:p w14:paraId="5244EFD1" w14:textId="77777777" w:rsidR="00584B1C" w:rsidRDefault="00584B1C" w:rsidP="006C39FA">
      <w:pPr>
        <w:pStyle w:val="Heading2"/>
      </w:pPr>
      <w:bookmarkStart w:id="49" w:name="_Toc183284820"/>
      <w:r>
        <w:t>Design and implementation challenges</w:t>
      </w:r>
      <w:bookmarkEnd w:id="49"/>
    </w:p>
    <w:p w14:paraId="72CE87E6" w14:textId="23291F35" w:rsidR="00A41B2B" w:rsidRPr="00A41B2B" w:rsidRDefault="009F3E44" w:rsidP="00A41B2B">
      <w:r>
        <w:tab/>
      </w:r>
      <w:r w:rsidR="00093D61">
        <w:t xml:space="preserve">Simulating racetracks faces challenges regarding </w:t>
      </w:r>
      <w:r w:rsidR="00515FFF">
        <w:t>artificial</w:t>
      </w:r>
      <w:r w:rsidR="00093D61">
        <w:t xml:space="preserve"> damping</w:t>
      </w:r>
      <w:r w:rsidR="00D7229D">
        <w:t>.</w:t>
      </w:r>
    </w:p>
    <w:p w14:paraId="39B11013" w14:textId="77777777" w:rsidR="00584B1C" w:rsidRPr="00584B1C" w:rsidRDefault="31AB8FB0" w:rsidP="006C39FA">
      <w:pPr>
        <w:pStyle w:val="Heading2"/>
        <w:rPr>
          <w:sz w:val="20"/>
        </w:rPr>
      </w:pPr>
      <w:bookmarkStart w:id="50" w:name="_Toc183284821"/>
      <w:r>
        <w:t>Anticipated project outcomes and impacts</w:t>
      </w:r>
      <w:bookmarkEnd w:id="50"/>
    </w:p>
    <w:p w14:paraId="0DF80CE3" w14:textId="5BEE350A" w:rsidR="4D7351AA" w:rsidRDefault="4D7351AA" w:rsidP="00657BC1">
      <w:r>
        <w:br w:type="page"/>
      </w:r>
    </w:p>
    <w:p w14:paraId="1A485BCE" w14:textId="0CAF9D78" w:rsidR="00E7183E" w:rsidRPr="00E7183E" w:rsidRDefault="00584B1C" w:rsidP="00D51A67">
      <w:pPr>
        <w:pStyle w:val="Heading1"/>
      </w:pPr>
      <w:bookmarkStart w:id="51" w:name="_Toc183284823"/>
      <w:r>
        <w:lastRenderedPageBreak/>
        <w:t>References</w:t>
      </w:r>
      <w:bookmarkEnd w:id="51"/>
    </w:p>
    <w:p w14:paraId="3EBB593E" w14:textId="6313B444" w:rsidR="00E0134C" w:rsidRDefault="00584B1C" w:rsidP="006C39FA">
      <w:pPr>
        <w:pStyle w:val="Heading2"/>
      </w:pPr>
      <w:bookmarkStart w:id="52" w:name="_Toc183284824"/>
      <w:r>
        <w:t>Additional sources consulted</w:t>
      </w:r>
      <w:bookmarkEnd w:id="52"/>
    </w:p>
    <w:p w14:paraId="156DC9CB" w14:textId="77777777" w:rsidR="00DB58BF" w:rsidRPr="00DB58BF" w:rsidRDefault="00E7183E" w:rsidP="00DB58BF">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DB58BF" w:rsidRPr="00DB58BF">
        <w:rPr>
          <w:rFonts w:ascii="Calibri" w:hAnsi="Calibri" w:cs="Calibri"/>
        </w:rPr>
        <w:t xml:space="preserve">Bennett, L. J. (2012). Ride and Handling Assessment of Vehicles Using Four-post Rig Testing and Simulation. </w:t>
      </w:r>
      <w:r w:rsidR="00DB58BF" w:rsidRPr="00DB58BF">
        <w:rPr>
          <w:rFonts w:ascii="Calibri" w:hAnsi="Calibri" w:cs="Calibri"/>
          <w:i/>
          <w:iCs/>
        </w:rPr>
        <w:t>Oxford Brookes University</w:t>
      </w:r>
      <w:r w:rsidR="00DB58BF" w:rsidRPr="00DB58BF">
        <w:rPr>
          <w:rFonts w:ascii="Calibri" w:hAnsi="Calibri" w:cs="Calibri"/>
        </w:rPr>
        <w:t>.</w:t>
      </w:r>
    </w:p>
    <w:p w14:paraId="2FE3359B" w14:textId="77777777" w:rsidR="00DB58BF" w:rsidRPr="00DB58BF" w:rsidRDefault="00DB58BF" w:rsidP="00DB58BF">
      <w:pPr>
        <w:pStyle w:val="Bibliography"/>
        <w:rPr>
          <w:rFonts w:ascii="Calibri" w:hAnsi="Calibri" w:cs="Calibri"/>
        </w:rPr>
      </w:pPr>
      <w:r w:rsidRPr="00DB58BF">
        <w:rPr>
          <w:rFonts w:ascii="Calibri" w:hAnsi="Calibri" w:cs="Calibri"/>
        </w:rPr>
        <w:t xml:space="preserve">Best, T., Neads, S. J., Whitehead, J. P., &amp; Willows, I. R. (1997). </w:t>
      </w:r>
      <w:r w:rsidRPr="00DB58BF">
        <w:rPr>
          <w:rFonts w:ascii="Calibri" w:hAnsi="Calibri" w:cs="Calibri"/>
          <w:i/>
          <w:iCs/>
        </w:rPr>
        <w:t>Design and Operation of a New Vehicle Suspension Kinematics and Compliance Facility</w:t>
      </w:r>
      <w:r w:rsidRPr="00DB58BF">
        <w:rPr>
          <w:rFonts w:ascii="Calibri" w:hAnsi="Calibri" w:cs="Calibri"/>
        </w:rPr>
        <w:t>. 970096. https://doi.org/10.4271/970096</w:t>
      </w:r>
    </w:p>
    <w:p w14:paraId="3A8C5260" w14:textId="77777777" w:rsidR="00DB58BF" w:rsidRPr="00DB58BF" w:rsidRDefault="00DB58BF" w:rsidP="00DB58BF">
      <w:pPr>
        <w:pStyle w:val="Bibliography"/>
        <w:rPr>
          <w:rFonts w:ascii="Calibri" w:hAnsi="Calibri" w:cs="Calibri"/>
        </w:rPr>
      </w:pPr>
      <w:r w:rsidRPr="00DB58BF">
        <w:rPr>
          <w:rFonts w:ascii="Calibri" w:hAnsi="Calibri" w:cs="Calibri"/>
        </w:rPr>
        <w:t xml:space="preserve">Boggs, C. M. (2009). </w:t>
      </w:r>
      <w:r w:rsidRPr="00DB58BF">
        <w:rPr>
          <w:rFonts w:ascii="Calibri" w:hAnsi="Calibri" w:cs="Calibri"/>
          <w:i/>
          <w:iCs/>
        </w:rPr>
        <w:t>The Use of Simulation to Expedite Experimental Investigations of the Effect of High-Performance Shock Absorbers</w:t>
      </w:r>
      <w:r w:rsidRPr="00DB58BF">
        <w:rPr>
          <w:rFonts w:ascii="Calibri" w:hAnsi="Calibri" w:cs="Calibri"/>
        </w:rPr>
        <w:t>. https://vtechworks.lib.vt.edu/handle/10919/26108</w:t>
      </w:r>
    </w:p>
    <w:p w14:paraId="34410943" w14:textId="77777777" w:rsidR="00DB58BF" w:rsidRPr="00DB58BF" w:rsidRDefault="00DB58BF" w:rsidP="00DB58BF">
      <w:pPr>
        <w:pStyle w:val="Bibliography"/>
        <w:rPr>
          <w:rFonts w:ascii="Calibri" w:hAnsi="Calibri" w:cs="Calibri"/>
        </w:rPr>
      </w:pPr>
      <w:r w:rsidRPr="00DB58BF">
        <w:rPr>
          <w:rFonts w:ascii="Calibri" w:hAnsi="Calibri" w:cs="Calibri"/>
        </w:rPr>
        <w:t xml:space="preserve">Dodds, C. J., &amp; Plummer, A. R. (2001). </w:t>
      </w:r>
      <w:r w:rsidRPr="00DB58BF">
        <w:rPr>
          <w:rFonts w:ascii="Calibri" w:hAnsi="Calibri" w:cs="Calibri"/>
          <w:i/>
          <w:iCs/>
        </w:rPr>
        <w:t>Laboratory Road Simulation for Full Vehicle Testing: A Review</w:t>
      </w:r>
      <w:r w:rsidRPr="00DB58BF">
        <w:rPr>
          <w:rFonts w:ascii="Calibri" w:hAnsi="Calibri" w:cs="Calibri"/>
        </w:rPr>
        <w:t>. 2001-26–0047. https://doi.org/10.4271/2001-26-0047</w:t>
      </w:r>
    </w:p>
    <w:p w14:paraId="3E0D27C1" w14:textId="77777777" w:rsidR="00DB58BF" w:rsidRPr="00DB58BF" w:rsidRDefault="00DB58BF" w:rsidP="00DB58BF">
      <w:pPr>
        <w:pStyle w:val="Bibliography"/>
        <w:rPr>
          <w:rFonts w:ascii="Calibri" w:hAnsi="Calibri" w:cs="Calibri"/>
        </w:rPr>
      </w:pPr>
      <w:r w:rsidRPr="00DB58BF">
        <w:rPr>
          <w:rFonts w:ascii="Calibri" w:hAnsi="Calibri" w:cs="Calibri"/>
        </w:rPr>
        <w:t xml:space="preserve">G, V., &amp; M, M. (2002). </w:t>
      </w:r>
      <w:r w:rsidRPr="00DB58BF">
        <w:rPr>
          <w:rFonts w:ascii="Calibri" w:hAnsi="Calibri" w:cs="Calibri"/>
          <w:i/>
          <w:iCs/>
        </w:rPr>
        <w:t xml:space="preserve">Vehicle Suspension </w:t>
      </w:r>
      <w:proofErr w:type="spellStart"/>
      <w:r w:rsidRPr="00DB58BF">
        <w:rPr>
          <w:rFonts w:ascii="Calibri" w:hAnsi="Calibri" w:cs="Calibri"/>
          <w:i/>
          <w:iCs/>
        </w:rPr>
        <w:t>Characterisation</w:t>
      </w:r>
      <w:proofErr w:type="spellEnd"/>
      <w:r w:rsidRPr="00DB58BF">
        <w:rPr>
          <w:rFonts w:ascii="Calibri" w:hAnsi="Calibri" w:cs="Calibri"/>
          <w:i/>
          <w:iCs/>
        </w:rPr>
        <w:t xml:space="preserve"> By Using Road Simulation on a 4-Poster Test Rig</w:t>
      </w:r>
      <w:r w:rsidRPr="00DB58BF">
        <w:rPr>
          <w:rFonts w:ascii="Calibri" w:hAnsi="Calibri" w:cs="Calibri"/>
        </w:rPr>
        <w:t>. 63–70.</w:t>
      </w:r>
    </w:p>
    <w:p w14:paraId="19BAFDD8" w14:textId="77777777" w:rsidR="00DB58BF" w:rsidRPr="00DB58BF" w:rsidRDefault="00DB58BF" w:rsidP="00DB58BF">
      <w:pPr>
        <w:pStyle w:val="Bibliography"/>
        <w:rPr>
          <w:rFonts w:ascii="Calibri" w:hAnsi="Calibri" w:cs="Calibri"/>
        </w:rPr>
      </w:pPr>
      <w:proofErr w:type="spellStart"/>
      <w:r w:rsidRPr="00DB58BF">
        <w:rPr>
          <w:rFonts w:ascii="Calibri" w:hAnsi="Calibri" w:cs="Calibri"/>
        </w:rPr>
        <w:t>Gelotte</w:t>
      </w:r>
      <w:proofErr w:type="spellEnd"/>
      <w:r w:rsidRPr="00DB58BF">
        <w:rPr>
          <w:rFonts w:ascii="Calibri" w:hAnsi="Calibri" w:cs="Calibri"/>
        </w:rPr>
        <w:t xml:space="preserve">, E. (n.d.). </w:t>
      </w:r>
      <w:proofErr w:type="spellStart"/>
      <w:r w:rsidRPr="00DB58BF">
        <w:rPr>
          <w:rFonts w:ascii="Calibri" w:hAnsi="Calibri" w:cs="Calibri"/>
          <w:i/>
          <w:iCs/>
        </w:rPr>
        <w:t>Develompment</w:t>
      </w:r>
      <w:proofErr w:type="spellEnd"/>
      <w:r w:rsidRPr="00DB58BF">
        <w:rPr>
          <w:rFonts w:ascii="Calibri" w:hAnsi="Calibri" w:cs="Calibri"/>
          <w:i/>
          <w:iCs/>
        </w:rPr>
        <w:t xml:space="preserve"> of software that can predict damper curves on shock absorbers</w:t>
      </w:r>
      <w:r w:rsidRPr="00DB58BF">
        <w:rPr>
          <w:rFonts w:ascii="Calibri" w:hAnsi="Calibri" w:cs="Calibri"/>
        </w:rPr>
        <w:t>.</w:t>
      </w:r>
    </w:p>
    <w:p w14:paraId="35A8FC12" w14:textId="77777777" w:rsidR="00DB58BF" w:rsidRPr="00DB58BF" w:rsidRDefault="00DB58BF" w:rsidP="00DB58BF">
      <w:pPr>
        <w:pStyle w:val="Bibliography"/>
        <w:rPr>
          <w:rFonts w:ascii="Calibri" w:hAnsi="Calibri" w:cs="Calibri"/>
        </w:rPr>
      </w:pPr>
      <w:r w:rsidRPr="00DB58BF">
        <w:rPr>
          <w:rFonts w:ascii="Calibri" w:hAnsi="Calibri" w:cs="Calibri"/>
        </w:rPr>
        <w:t xml:space="preserve">Jing, L., Wu, L., Li, X., &amp; Zhang, Y. (2017). Study on kinematic and compliance test of suspension. </w:t>
      </w:r>
      <w:r w:rsidRPr="00DB58BF">
        <w:rPr>
          <w:rFonts w:ascii="Calibri" w:hAnsi="Calibri" w:cs="Calibri"/>
          <w:i/>
          <w:iCs/>
        </w:rPr>
        <w:t>IOP Conference Series: Materials Science and Engineering</w:t>
      </w:r>
      <w:r w:rsidRPr="00DB58BF">
        <w:rPr>
          <w:rFonts w:ascii="Calibri" w:hAnsi="Calibri" w:cs="Calibri"/>
        </w:rPr>
        <w:t xml:space="preserve">, </w:t>
      </w:r>
      <w:r w:rsidRPr="00DB58BF">
        <w:rPr>
          <w:rFonts w:ascii="Calibri" w:hAnsi="Calibri" w:cs="Calibri"/>
          <w:i/>
          <w:iCs/>
        </w:rPr>
        <w:t>231</w:t>
      </w:r>
      <w:r w:rsidRPr="00DB58BF">
        <w:rPr>
          <w:rFonts w:ascii="Calibri" w:hAnsi="Calibri" w:cs="Calibri"/>
        </w:rPr>
        <w:t>, 012186. https://doi.org/10.1088/1757-899X/231/1/012186</w:t>
      </w:r>
    </w:p>
    <w:p w14:paraId="2EDB05A6" w14:textId="77777777" w:rsidR="00DB58BF" w:rsidRPr="00DB58BF" w:rsidRDefault="00DB58BF" w:rsidP="00DB58BF">
      <w:pPr>
        <w:pStyle w:val="Bibliography"/>
        <w:rPr>
          <w:rFonts w:ascii="Calibri" w:hAnsi="Calibri" w:cs="Calibri"/>
        </w:rPr>
      </w:pPr>
      <w:r w:rsidRPr="00DB58BF">
        <w:rPr>
          <w:rFonts w:ascii="Calibri" w:hAnsi="Calibri" w:cs="Calibri"/>
        </w:rPr>
        <w:t xml:space="preserve">Kelly, J., Kowalczyk, H., &amp; Oral, H. A. (2002). </w:t>
      </w:r>
      <w:r w:rsidRPr="00DB58BF">
        <w:rPr>
          <w:rFonts w:ascii="Calibri" w:hAnsi="Calibri" w:cs="Calibri"/>
          <w:i/>
          <w:iCs/>
        </w:rPr>
        <w:t>Track Simulation and Vehicle Characterization with 7 Post Testing</w:t>
      </w:r>
      <w:r w:rsidRPr="00DB58BF">
        <w:rPr>
          <w:rFonts w:ascii="Calibri" w:hAnsi="Calibri" w:cs="Calibri"/>
        </w:rPr>
        <w:t>. 2002-01–3307. https://doi.org/10.4271/2002-01-3307</w:t>
      </w:r>
    </w:p>
    <w:p w14:paraId="2374733E" w14:textId="77777777" w:rsidR="00DB58BF" w:rsidRPr="00DB58BF" w:rsidRDefault="00DB58BF" w:rsidP="00DB58BF">
      <w:pPr>
        <w:pStyle w:val="Bibliography"/>
        <w:rPr>
          <w:rFonts w:ascii="Calibri" w:hAnsi="Calibri" w:cs="Calibri"/>
        </w:rPr>
      </w:pPr>
      <w:r w:rsidRPr="00DB58BF">
        <w:rPr>
          <w:rFonts w:ascii="Calibri" w:hAnsi="Calibri" w:cs="Calibri"/>
        </w:rPr>
        <w:t xml:space="preserve">Penske Racing Shocks. (n.d.). </w:t>
      </w:r>
      <w:r w:rsidRPr="00DB58BF">
        <w:rPr>
          <w:rFonts w:ascii="Calibri" w:hAnsi="Calibri" w:cs="Calibri"/>
          <w:i/>
          <w:iCs/>
        </w:rPr>
        <w:t>How to Read a Shock Dyno Graph</w:t>
      </w:r>
      <w:r w:rsidRPr="00DB58BF">
        <w:rPr>
          <w:rFonts w:ascii="Calibri" w:hAnsi="Calibri" w:cs="Calibri"/>
        </w:rPr>
        <w:t>.</w:t>
      </w:r>
    </w:p>
    <w:p w14:paraId="4575E55E" w14:textId="77777777" w:rsidR="00DB58BF" w:rsidRPr="00DB58BF" w:rsidRDefault="00DB58BF" w:rsidP="00DB58BF">
      <w:pPr>
        <w:pStyle w:val="Bibliography"/>
        <w:rPr>
          <w:rFonts w:ascii="Calibri" w:hAnsi="Calibri" w:cs="Calibri"/>
        </w:rPr>
      </w:pPr>
      <w:r w:rsidRPr="00DB58BF">
        <w:rPr>
          <w:rFonts w:ascii="Calibri" w:hAnsi="Calibri" w:cs="Calibri"/>
        </w:rPr>
        <w:t xml:space="preserve">Segers, J. (2014). </w:t>
      </w:r>
      <w:r w:rsidRPr="00DB58BF">
        <w:rPr>
          <w:rFonts w:ascii="Calibri" w:hAnsi="Calibri" w:cs="Calibri"/>
          <w:i/>
          <w:iCs/>
        </w:rPr>
        <w:t>Analysis Techniques for Racecar Data Acquisition—Second Edition</w:t>
      </w:r>
      <w:r w:rsidRPr="00DB58BF">
        <w:rPr>
          <w:rFonts w:ascii="Calibri" w:hAnsi="Calibri" w:cs="Calibri"/>
        </w:rPr>
        <w:t>. SAE International. https://doi.org/10.4271/R-408</w:t>
      </w:r>
    </w:p>
    <w:p w14:paraId="56ED2ACD" w14:textId="77777777" w:rsidR="00DB58BF" w:rsidRPr="00DB58BF" w:rsidRDefault="00DB58BF" w:rsidP="00DB58BF">
      <w:pPr>
        <w:pStyle w:val="Bibliography"/>
        <w:rPr>
          <w:rFonts w:ascii="Calibri" w:hAnsi="Calibri" w:cs="Calibri"/>
        </w:rPr>
      </w:pPr>
      <w:r w:rsidRPr="00DB58BF">
        <w:rPr>
          <w:rFonts w:ascii="Calibri" w:hAnsi="Calibri" w:cs="Calibri"/>
        </w:rPr>
        <w:t xml:space="preserve">Seven-post Rigs. (n.d.). </w:t>
      </w:r>
      <w:r w:rsidRPr="00DB58BF">
        <w:rPr>
          <w:rFonts w:ascii="Calibri" w:hAnsi="Calibri" w:cs="Calibri"/>
          <w:i/>
          <w:iCs/>
        </w:rPr>
        <w:t>Racecar Engineering</w:t>
      </w:r>
      <w:r w:rsidRPr="00DB58BF">
        <w:rPr>
          <w:rFonts w:ascii="Calibri" w:hAnsi="Calibri" w:cs="Calibri"/>
        </w:rPr>
        <w:t>.</w:t>
      </w:r>
    </w:p>
    <w:p w14:paraId="638FEAA3" w14:textId="77777777" w:rsidR="00DB58BF" w:rsidRPr="00DB58BF" w:rsidRDefault="00DB58BF" w:rsidP="00DB58BF">
      <w:pPr>
        <w:pStyle w:val="Bibliography"/>
        <w:rPr>
          <w:rFonts w:ascii="Calibri" w:hAnsi="Calibri" w:cs="Calibri"/>
        </w:rPr>
      </w:pPr>
      <w:r w:rsidRPr="00DB58BF">
        <w:rPr>
          <w:rFonts w:ascii="Calibri" w:hAnsi="Calibri" w:cs="Calibri"/>
        </w:rPr>
        <w:t xml:space="preserve">Smith, C. (1978). </w:t>
      </w:r>
      <w:r w:rsidRPr="00DB58BF">
        <w:rPr>
          <w:rFonts w:ascii="Calibri" w:hAnsi="Calibri" w:cs="Calibri"/>
          <w:i/>
          <w:iCs/>
        </w:rPr>
        <w:t>Tune to Win</w:t>
      </w:r>
      <w:r w:rsidRPr="00DB58BF">
        <w:rPr>
          <w:rFonts w:ascii="Calibri" w:hAnsi="Calibri" w:cs="Calibri"/>
        </w:rPr>
        <w:t>.</w:t>
      </w:r>
    </w:p>
    <w:p w14:paraId="23296C33" w14:textId="77777777" w:rsidR="00DB58BF" w:rsidRPr="00DB58BF" w:rsidRDefault="00DB58BF" w:rsidP="00DB58BF">
      <w:pPr>
        <w:pStyle w:val="Bibliography"/>
        <w:rPr>
          <w:rFonts w:ascii="Calibri" w:hAnsi="Calibri" w:cs="Calibri"/>
        </w:rPr>
      </w:pPr>
      <w:r w:rsidRPr="00DB58BF">
        <w:rPr>
          <w:rFonts w:ascii="Calibri" w:hAnsi="Calibri" w:cs="Calibri"/>
        </w:rPr>
        <w:lastRenderedPageBreak/>
        <w:t xml:space="preserve">Zhang, H., Feng, G., Wang, H., Gu, F., &amp; Sinha, J. K. (Eds.). (2023). </w:t>
      </w:r>
      <w:r w:rsidRPr="00DB58BF">
        <w:rPr>
          <w:rFonts w:ascii="Calibri" w:hAnsi="Calibri" w:cs="Calibri"/>
          <w:i/>
          <w:iCs/>
        </w:rPr>
        <w:t xml:space="preserve">Proceedings of </w:t>
      </w:r>
      <w:proofErr w:type="spellStart"/>
      <w:r w:rsidRPr="00DB58BF">
        <w:rPr>
          <w:rFonts w:ascii="Calibri" w:hAnsi="Calibri" w:cs="Calibri"/>
          <w:i/>
          <w:iCs/>
        </w:rPr>
        <w:t>IncoME</w:t>
      </w:r>
      <w:proofErr w:type="spellEnd"/>
      <w:r w:rsidRPr="00DB58BF">
        <w:rPr>
          <w:rFonts w:ascii="Calibri" w:hAnsi="Calibri" w:cs="Calibri"/>
          <w:i/>
          <w:iCs/>
        </w:rPr>
        <w:t>-VI and TEPEN 2021: Performance Engineering and Maintenance Engineering</w:t>
      </w:r>
      <w:r w:rsidRPr="00DB58BF">
        <w:rPr>
          <w:rFonts w:ascii="Calibri" w:hAnsi="Calibri" w:cs="Calibri"/>
        </w:rPr>
        <w:t xml:space="preserve"> (Vol. 117). Springer International Publishing. https://doi.org/10.1007/978-3-030-99075-6</w:t>
      </w:r>
    </w:p>
    <w:p w14:paraId="09F64EC6" w14:textId="306787F9" w:rsidR="00E7183E" w:rsidRPr="00E7183E" w:rsidRDefault="00E7183E" w:rsidP="00E7183E">
      <w:r>
        <w:fldChar w:fldCharType="end"/>
      </w:r>
    </w:p>
    <w:sectPr w:rsidR="00E7183E" w:rsidRPr="00E7183E" w:rsidSect="00E31828">
      <w:footerReference w:type="first" r:id="rId28"/>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5"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6"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7"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38"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 w:id="48" w:author="Jakob Werle" w:date="2024-12-09T00:16:00Z" w:initials="JW">
    <w:p w14:paraId="193177C2" w14:textId="77777777" w:rsidR="00277090" w:rsidRDefault="00277090" w:rsidP="00277090">
      <w:pPr>
        <w:pStyle w:val="CommentText"/>
      </w:pPr>
      <w:r>
        <w:rPr>
          <w:rStyle w:val="CommentReference"/>
        </w:rPr>
        <w:annotationRef/>
      </w:r>
      <w:r>
        <w:t>Ideal solution will actual be both shaker and k&amp;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2903604D" w15:done="0"/>
  <w15:commentEx w15:paraId="19317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3868471A" w16cex:dateUtc="2024-11-24T00:41:00Z"/>
  <w16cex:commentExtensible w16cex:durableId="23860F06" w16cex:dateUtc="2024-12-09T0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2903604D" w16cid:durableId="3868471A"/>
  <w16cid:commentId w16cid:paraId="193177C2" w16cid:durableId="23860F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969B89" w14:textId="77777777" w:rsidR="009A441D" w:rsidRDefault="009A441D" w:rsidP="002F21F1">
      <w:pPr>
        <w:spacing w:after="0" w:line="240" w:lineRule="auto"/>
      </w:pPr>
      <w:r>
        <w:separator/>
      </w:r>
    </w:p>
  </w:endnote>
  <w:endnote w:type="continuationSeparator" w:id="0">
    <w:p w14:paraId="75E0EA4D" w14:textId="77777777" w:rsidR="009A441D" w:rsidRDefault="009A441D"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439D4C" w14:textId="77777777" w:rsidR="009A441D" w:rsidRDefault="009A441D" w:rsidP="002F21F1">
      <w:pPr>
        <w:spacing w:after="0" w:line="240" w:lineRule="auto"/>
      </w:pPr>
      <w:r>
        <w:separator/>
      </w:r>
    </w:p>
  </w:footnote>
  <w:footnote w:type="continuationSeparator" w:id="0">
    <w:p w14:paraId="1E83A0C1" w14:textId="77777777" w:rsidR="009A441D" w:rsidRDefault="009A441D"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B2322"/>
    <w:multiLevelType w:val="hybridMultilevel"/>
    <w:tmpl w:val="23D05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4"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D55ADD"/>
    <w:multiLevelType w:val="hybridMultilevel"/>
    <w:tmpl w:val="06764388"/>
    <w:lvl w:ilvl="0" w:tplc="B14883F0">
      <w:start w:val="7"/>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3"/>
  </w:num>
  <w:num w:numId="2" w16cid:durableId="1304848933">
    <w:abstractNumId w:val="5"/>
  </w:num>
  <w:num w:numId="3" w16cid:durableId="1991670832">
    <w:abstractNumId w:val="7"/>
  </w:num>
  <w:num w:numId="4" w16cid:durableId="1516336954">
    <w:abstractNumId w:val="0"/>
  </w:num>
  <w:num w:numId="5" w16cid:durableId="1412921032">
    <w:abstractNumId w:val="2"/>
  </w:num>
  <w:num w:numId="6" w16cid:durableId="453060015">
    <w:abstractNumId w:val="6"/>
  </w:num>
  <w:num w:numId="7" w16cid:durableId="754664304">
    <w:abstractNumId w:val="4"/>
  </w:num>
  <w:num w:numId="8" w16cid:durableId="7169772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2CD"/>
    <w:rsid w:val="00020783"/>
    <w:rsid w:val="00030A07"/>
    <w:rsid w:val="000312AA"/>
    <w:rsid w:val="00031424"/>
    <w:rsid w:val="00031872"/>
    <w:rsid w:val="00034BCF"/>
    <w:rsid w:val="000350E9"/>
    <w:rsid w:val="000433E5"/>
    <w:rsid w:val="000463DE"/>
    <w:rsid w:val="000464B0"/>
    <w:rsid w:val="00046B02"/>
    <w:rsid w:val="000516F5"/>
    <w:rsid w:val="000569BE"/>
    <w:rsid w:val="000610A9"/>
    <w:rsid w:val="00064BE8"/>
    <w:rsid w:val="000674B0"/>
    <w:rsid w:val="00081251"/>
    <w:rsid w:val="00082138"/>
    <w:rsid w:val="000825D4"/>
    <w:rsid w:val="00085BF5"/>
    <w:rsid w:val="00093D61"/>
    <w:rsid w:val="0009488E"/>
    <w:rsid w:val="00095259"/>
    <w:rsid w:val="00096DD3"/>
    <w:rsid w:val="000A0ECD"/>
    <w:rsid w:val="000A10E1"/>
    <w:rsid w:val="000A1E66"/>
    <w:rsid w:val="000A3D6E"/>
    <w:rsid w:val="000A6D8E"/>
    <w:rsid w:val="000C1F86"/>
    <w:rsid w:val="000C4D3C"/>
    <w:rsid w:val="000D7E20"/>
    <w:rsid w:val="000E03F5"/>
    <w:rsid w:val="000F4F60"/>
    <w:rsid w:val="000F553E"/>
    <w:rsid w:val="000F76AB"/>
    <w:rsid w:val="000F78E3"/>
    <w:rsid w:val="001055F2"/>
    <w:rsid w:val="00111299"/>
    <w:rsid w:val="00111C32"/>
    <w:rsid w:val="0011417D"/>
    <w:rsid w:val="001156C6"/>
    <w:rsid w:val="001179CB"/>
    <w:rsid w:val="001202F6"/>
    <w:rsid w:val="00121F99"/>
    <w:rsid w:val="00126F3E"/>
    <w:rsid w:val="0013154B"/>
    <w:rsid w:val="001339E3"/>
    <w:rsid w:val="00137EF6"/>
    <w:rsid w:val="00140FB2"/>
    <w:rsid w:val="00141AAE"/>
    <w:rsid w:val="001439CD"/>
    <w:rsid w:val="0014572B"/>
    <w:rsid w:val="00146F9B"/>
    <w:rsid w:val="00160592"/>
    <w:rsid w:val="00160FAE"/>
    <w:rsid w:val="00161B96"/>
    <w:rsid w:val="0016643E"/>
    <w:rsid w:val="00166ACD"/>
    <w:rsid w:val="00166EEA"/>
    <w:rsid w:val="00171C2B"/>
    <w:rsid w:val="00180785"/>
    <w:rsid w:val="00180CB5"/>
    <w:rsid w:val="00185EC0"/>
    <w:rsid w:val="00194FCF"/>
    <w:rsid w:val="001A454E"/>
    <w:rsid w:val="001B1A21"/>
    <w:rsid w:val="001B543B"/>
    <w:rsid w:val="001B66FB"/>
    <w:rsid w:val="001C3A71"/>
    <w:rsid w:val="001C5B51"/>
    <w:rsid w:val="001D3BEE"/>
    <w:rsid w:val="001D3CE3"/>
    <w:rsid w:val="001D4AF0"/>
    <w:rsid w:val="001D5149"/>
    <w:rsid w:val="001F4963"/>
    <w:rsid w:val="00200D25"/>
    <w:rsid w:val="00200F70"/>
    <w:rsid w:val="00201338"/>
    <w:rsid w:val="0020505F"/>
    <w:rsid w:val="002113DB"/>
    <w:rsid w:val="00211AED"/>
    <w:rsid w:val="0022281A"/>
    <w:rsid w:val="00226CAF"/>
    <w:rsid w:val="00230A53"/>
    <w:rsid w:val="002416C5"/>
    <w:rsid w:val="00243DE6"/>
    <w:rsid w:val="0025356E"/>
    <w:rsid w:val="0025595B"/>
    <w:rsid w:val="00256A8F"/>
    <w:rsid w:val="00260712"/>
    <w:rsid w:val="00272575"/>
    <w:rsid w:val="00277090"/>
    <w:rsid w:val="00282C0B"/>
    <w:rsid w:val="00287643"/>
    <w:rsid w:val="00292FB1"/>
    <w:rsid w:val="00295668"/>
    <w:rsid w:val="00295FD1"/>
    <w:rsid w:val="00297D41"/>
    <w:rsid w:val="002A0DC8"/>
    <w:rsid w:val="002A2236"/>
    <w:rsid w:val="002A2C64"/>
    <w:rsid w:val="002A50E8"/>
    <w:rsid w:val="002A546E"/>
    <w:rsid w:val="002A64A4"/>
    <w:rsid w:val="002A69D2"/>
    <w:rsid w:val="002A7EA3"/>
    <w:rsid w:val="002B3796"/>
    <w:rsid w:val="002B5CB7"/>
    <w:rsid w:val="002B7C63"/>
    <w:rsid w:val="002B7CFC"/>
    <w:rsid w:val="002C0BB5"/>
    <w:rsid w:val="002C1ED9"/>
    <w:rsid w:val="002C58F1"/>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34EFA"/>
    <w:rsid w:val="0034658A"/>
    <w:rsid w:val="0034754B"/>
    <w:rsid w:val="00350D12"/>
    <w:rsid w:val="00361B29"/>
    <w:rsid w:val="00362A6B"/>
    <w:rsid w:val="00364EB3"/>
    <w:rsid w:val="003672FE"/>
    <w:rsid w:val="00373939"/>
    <w:rsid w:val="0037745E"/>
    <w:rsid w:val="003906C9"/>
    <w:rsid w:val="00392D69"/>
    <w:rsid w:val="003A63EF"/>
    <w:rsid w:val="003A77B0"/>
    <w:rsid w:val="003B086C"/>
    <w:rsid w:val="003B222D"/>
    <w:rsid w:val="003C0D35"/>
    <w:rsid w:val="003C20F1"/>
    <w:rsid w:val="003C3628"/>
    <w:rsid w:val="003D185B"/>
    <w:rsid w:val="003D2BBD"/>
    <w:rsid w:val="003E4C0F"/>
    <w:rsid w:val="00400BD1"/>
    <w:rsid w:val="0040313C"/>
    <w:rsid w:val="0040666A"/>
    <w:rsid w:val="00407C5E"/>
    <w:rsid w:val="0041033E"/>
    <w:rsid w:val="00426886"/>
    <w:rsid w:val="00426E2B"/>
    <w:rsid w:val="0042738B"/>
    <w:rsid w:val="00431C5F"/>
    <w:rsid w:val="00432231"/>
    <w:rsid w:val="004327D9"/>
    <w:rsid w:val="00432872"/>
    <w:rsid w:val="00432C56"/>
    <w:rsid w:val="00435598"/>
    <w:rsid w:val="00437F5E"/>
    <w:rsid w:val="004448DC"/>
    <w:rsid w:val="004537AE"/>
    <w:rsid w:val="00457F45"/>
    <w:rsid w:val="0046066A"/>
    <w:rsid w:val="004639DC"/>
    <w:rsid w:val="00464525"/>
    <w:rsid w:val="004653D1"/>
    <w:rsid w:val="00465B9C"/>
    <w:rsid w:val="00474852"/>
    <w:rsid w:val="0047590E"/>
    <w:rsid w:val="00477B95"/>
    <w:rsid w:val="00480923"/>
    <w:rsid w:val="004975C7"/>
    <w:rsid w:val="00497F0F"/>
    <w:rsid w:val="004A4699"/>
    <w:rsid w:val="004B4E20"/>
    <w:rsid w:val="004C124B"/>
    <w:rsid w:val="004C45D4"/>
    <w:rsid w:val="004D1F56"/>
    <w:rsid w:val="004D6E40"/>
    <w:rsid w:val="004F0BB5"/>
    <w:rsid w:val="004F35AB"/>
    <w:rsid w:val="004F70A2"/>
    <w:rsid w:val="0050099F"/>
    <w:rsid w:val="0050788B"/>
    <w:rsid w:val="00507BF2"/>
    <w:rsid w:val="00510268"/>
    <w:rsid w:val="00513493"/>
    <w:rsid w:val="00515855"/>
    <w:rsid w:val="00515FFF"/>
    <w:rsid w:val="00516571"/>
    <w:rsid w:val="0052774C"/>
    <w:rsid w:val="0053015C"/>
    <w:rsid w:val="00532F1E"/>
    <w:rsid w:val="0053574C"/>
    <w:rsid w:val="00535E3A"/>
    <w:rsid w:val="00541461"/>
    <w:rsid w:val="005445FB"/>
    <w:rsid w:val="005508A7"/>
    <w:rsid w:val="00550F37"/>
    <w:rsid w:val="00554ADB"/>
    <w:rsid w:val="00564937"/>
    <w:rsid w:val="00566E25"/>
    <w:rsid w:val="00567AA9"/>
    <w:rsid w:val="00570E02"/>
    <w:rsid w:val="00570E7D"/>
    <w:rsid w:val="00571339"/>
    <w:rsid w:val="005728D1"/>
    <w:rsid w:val="0057395D"/>
    <w:rsid w:val="00581AA8"/>
    <w:rsid w:val="00584B1C"/>
    <w:rsid w:val="00584D63"/>
    <w:rsid w:val="005941BA"/>
    <w:rsid w:val="00594477"/>
    <w:rsid w:val="005A1036"/>
    <w:rsid w:val="005A1A3D"/>
    <w:rsid w:val="005A2055"/>
    <w:rsid w:val="005A3646"/>
    <w:rsid w:val="005A3914"/>
    <w:rsid w:val="005A4915"/>
    <w:rsid w:val="005A524D"/>
    <w:rsid w:val="005B0222"/>
    <w:rsid w:val="005C2775"/>
    <w:rsid w:val="005C3467"/>
    <w:rsid w:val="005D4D6C"/>
    <w:rsid w:val="005E31C7"/>
    <w:rsid w:val="005F3737"/>
    <w:rsid w:val="00603B46"/>
    <w:rsid w:val="00611347"/>
    <w:rsid w:val="00612C3A"/>
    <w:rsid w:val="00615D1C"/>
    <w:rsid w:val="006170CC"/>
    <w:rsid w:val="00626033"/>
    <w:rsid w:val="006306BA"/>
    <w:rsid w:val="00632467"/>
    <w:rsid w:val="0064356C"/>
    <w:rsid w:val="0064435A"/>
    <w:rsid w:val="00646C4D"/>
    <w:rsid w:val="006511D1"/>
    <w:rsid w:val="00657BC1"/>
    <w:rsid w:val="006609C0"/>
    <w:rsid w:val="00662E9A"/>
    <w:rsid w:val="00663EE1"/>
    <w:rsid w:val="0067169D"/>
    <w:rsid w:val="00675629"/>
    <w:rsid w:val="00676102"/>
    <w:rsid w:val="00677D32"/>
    <w:rsid w:val="0068063A"/>
    <w:rsid w:val="006827CF"/>
    <w:rsid w:val="0068554C"/>
    <w:rsid w:val="006860EB"/>
    <w:rsid w:val="0068641B"/>
    <w:rsid w:val="00692B65"/>
    <w:rsid w:val="006971EC"/>
    <w:rsid w:val="006A038E"/>
    <w:rsid w:val="006A12B8"/>
    <w:rsid w:val="006A6757"/>
    <w:rsid w:val="006A70C6"/>
    <w:rsid w:val="006B1612"/>
    <w:rsid w:val="006B3C2F"/>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4336"/>
    <w:rsid w:val="00716493"/>
    <w:rsid w:val="00726479"/>
    <w:rsid w:val="00726A82"/>
    <w:rsid w:val="0073145F"/>
    <w:rsid w:val="00732B4A"/>
    <w:rsid w:val="00733AB0"/>
    <w:rsid w:val="00741490"/>
    <w:rsid w:val="00741767"/>
    <w:rsid w:val="007423A0"/>
    <w:rsid w:val="00743E6F"/>
    <w:rsid w:val="00771401"/>
    <w:rsid w:val="007742E1"/>
    <w:rsid w:val="0077433C"/>
    <w:rsid w:val="00782277"/>
    <w:rsid w:val="007876B0"/>
    <w:rsid w:val="00787F50"/>
    <w:rsid w:val="0079551F"/>
    <w:rsid w:val="007A143D"/>
    <w:rsid w:val="007B08D2"/>
    <w:rsid w:val="007B41E4"/>
    <w:rsid w:val="007C2034"/>
    <w:rsid w:val="007C204C"/>
    <w:rsid w:val="007C2182"/>
    <w:rsid w:val="007C291A"/>
    <w:rsid w:val="007C45F7"/>
    <w:rsid w:val="007C4A51"/>
    <w:rsid w:val="007C5026"/>
    <w:rsid w:val="007C6189"/>
    <w:rsid w:val="007C7F7F"/>
    <w:rsid w:val="007D2699"/>
    <w:rsid w:val="007D3B5C"/>
    <w:rsid w:val="007D7EDF"/>
    <w:rsid w:val="007D7FEA"/>
    <w:rsid w:val="007E3D6F"/>
    <w:rsid w:val="007E7E02"/>
    <w:rsid w:val="007F3E54"/>
    <w:rsid w:val="007F56F4"/>
    <w:rsid w:val="00800B1B"/>
    <w:rsid w:val="00804A7F"/>
    <w:rsid w:val="0080715C"/>
    <w:rsid w:val="00810548"/>
    <w:rsid w:val="00826C00"/>
    <w:rsid w:val="0083380B"/>
    <w:rsid w:val="0084033C"/>
    <w:rsid w:val="00843F72"/>
    <w:rsid w:val="00845CFC"/>
    <w:rsid w:val="008463EA"/>
    <w:rsid w:val="008466DA"/>
    <w:rsid w:val="00846D35"/>
    <w:rsid w:val="00854931"/>
    <w:rsid w:val="0086208E"/>
    <w:rsid w:val="0086558B"/>
    <w:rsid w:val="00865E16"/>
    <w:rsid w:val="00866A39"/>
    <w:rsid w:val="00870215"/>
    <w:rsid w:val="00873097"/>
    <w:rsid w:val="00886818"/>
    <w:rsid w:val="00887E8C"/>
    <w:rsid w:val="00896B41"/>
    <w:rsid w:val="00896FBE"/>
    <w:rsid w:val="008A2E3C"/>
    <w:rsid w:val="008A52B2"/>
    <w:rsid w:val="008B0039"/>
    <w:rsid w:val="008B04C0"/>
    <w:rsid w:val="008B30B2"/>
    <w:rsid w:val="008C06A7"/>
    <w:rsid w:val="008C09C1"/>
    <w:rsid w:val="008C4CB2"/>
    <w:rsid w:val="008D2589"/>
    <w:rsid w:val="008D31AA"/>
    <w:rsid w:val="008D6EEC"/>
    <w:rsid w:val="008E25AE"/>
    <w:rsid w:val="008E4F96"/>
    <w:rsid w:val="008E50F3"/>
    <w:rsid w:val="008E6665"/>
    <w:rsid w:val="008F2810"/>
    <w:rsid w:val="009028B4"/>
    <w:rsid w:val="00903C07"/>
    <w:rsid w:val="009059E6"/>
    <w:rsid w:val="00905AA5"/>
    <w:rsid w:val="00906C4B"/>
    <w:rsid w:val="0091064C"/>
    <w:rsid w:val="00920C55"/>
    <w:rsid w:val="00932E50"/>
    <w:rsid w:val="00933438"/>
    <w:rsid w:val="00933D3F"/>
    <w:rsid w:val="0093525A"/>
    <w:rsid w:val="00941D0B"/>
    <w:rsid w:val="00954597"/>
    <w:rsid w:val="009548A2"/>
    <w:rsid w:val="00956DB8"/>
    <w:rsid w:val="009606A2"/>
    <w:rsid w:val="00961425"/>
    <w:rsid w:val="009618DA"/>
    <w:rsid w:val="00967D3E"/>
    <w:rsid w:val="00987E5E"/>
    <w:rsid w:val="009902A7"/>
    <w:rsid w:val="0099755C"/>
    <w:rsid w:val="009A441D"/>
    <w:rsid w:val="009A664A"/>
    <w:rsid w:val="009A73AC"/>
    <w:rsid w:val="009A76A2"/>
    <w:rsid w:val="009B279A"/>
    <w:rsid w:val="009B3D24"/>
    <w:rsid w:val="009B3F46"/>
    <w:rsid w:val="009B58D0"/>
    <w:rsid w:val="009B637C"/>
    <w:rsid w:val="009C01CF"/>
    <w:rsid w:val="009C4F3B"/>
    <w:rsid w:val="009C5FBE"/>
    <w:rsid w:val="009D205E"/>
    <w:rsid w:val="009D2C96"/>
    <w:rsid w:val="009D3DCD"/>
    <w:rsid w:val="009E4AF3"/>
    <w:rsid w:val="009E6E78"/>
    <w:rsid w:val="009F3E44"/>
    <w:rsid w:val="009F51C9"/>
    <w:rsid w:val="009F64E3"/>
    <w:rsid w:val="00A0343F"/>
    <w:rsid w:val="00A04868"/>
    <w:rsid w:val="00A04BCA"/>
    <w:rsid w:val="00A073B6"/>
    <w:rsid w:val="00A210B0"/>
    <w:rsid w:val="00A243EA"/>
    <w:rsid w:val="00A26D28"/>
    <w:rsid w:val="00A3136F"/>
    <w:rsid w:val="00A35589"/>
    <w:rsid w:val="00A41B2B"/>
    <w:rsid w:val="00A455D1"/>
    <w:rsid w:val="00A52DBB"/>
    <w:rsid w:val="00A56045"/>
    <w:rsid w:val="00A56AFB"/>
    <w:rsid w:val="00A56E33"/>
    <w:rsid w:val="00A62918"/>
    <w:rsid w:val="00A655F6"/>
    <w:rsid w:val="00A71C7A"/>
    <w:rsid w:val="00A72925"/>
    <w:rsid w:val="00A74531"/>
    <w:rsid w:val="00A81B92"/>
    <w:rsid w:val="00A863CC"/>
    <w:rsid w:val="00A8714E"/>
    <w:rsid w:val="00AA012E"/>
    <w:rsid w:val="00AA47FD"/>
    <w:rsid w:val="00AA7944"/>
    <w:rsid w:val="00AB0EF5"/>
    <w:rsid w:val="00AB30AE"/>
    <w:rsid w:val="00AC5119"/>
    <w:rsid w:val="00AC6680"/>
    <w:rsid w:val="00AC7AA4"/>
    <w:rsid w:val="00AD522C"/>
    <w:rsid w:val="00AD8988"/>
    <w:rsid w:val="00AE4774"/>
    <w:rsid w:val="00AE6BBC"/>
    <w:rsid w:val="00AF20EF"/>
    <w:rsid w:val="00AF68DC"/>
    <w:rsid w:val="00AF6AFB"/>
    <w:rsid w:val="00B006A9"/>
    <w:rsid w:val="00B025C4"/>
    <w:rsid w:val="00B11699"/>
    <w:rsid w:val="00B157BD"/>
    <w:rsid w:val="00B17ED9"/>
    <w:rsid w:val="00B322C1"/>
    <w:rsid w:val="00B36E33"/>
    <w:rsid w:val="00B43A92"/>
    <w:rsid w:val="00B44EC1"/>
    <w:rsid w:val="00B539CA"/>
    <w:rsid w:val="00B5420F"/>
    <w:rsid w:val="00B55998"/>
    <w:rsid w:val="00B71782"/>
    <w:rsid w:val="00B74E1B"/>
    <w:rsid w:val="00B77154"/>
    <w:rsid w:val="00B8342C"/>
    <w:rsid w:val="00B879B5"/>
    <w:rsid w:val="00BA6B54"/>
    <w:rsid w:val="00BB16BF"/>
    <w:rsid w:val="00BB4348"/>
    <w:rsid w:val="00BB5A30"/>
    <w:rsid w:val="00BB6444"/>
    <w:rsid w:val="00BBF0C5"/>
    <w:rsid w:val="00BC6187"/>
    <w:rsid w:val="00BD07C5"/>
    <w:rsid w:val="00BD1012"/>
    <w:rsid w:val="00BD1F09"/>
    <w:rsid w:val="00BD22E8"/>
    <w:rsid w:val="00BD5D18"/>
    <w:rsid w:val="00BE2693"/>
    <w:rsid w:val="00BE2A08"/>
    <w:rsid w:val="00BE3D6F"/>
    <w:rsid w:val="00BF212F"/>
    <w:rsid w:val="00BF3E92"/>
    <w:rsid w:val="00BF7767"/>
    <w:rsid w:val="00BF7A39"/>
    <w:rsid w:val="00BF7AA4"/>
    <w:rsid w:val="00C004B4"/>
    <w:rsid w:val="00C00BAA"/>
    <w:rsid w:val="00C122DE"/>
    <w:rsid w:val="00C129D1"/>
    <w:rsid w:val="00C16745"/>
    <w:rsid w:val="00C30759"/>
    <w:rsid w:val="00C30EDF"/>
    <w:rsid w:val="00C366F9"/>
    <w:rsid w:val="00C41B69"/>
    <w:rsid w:val="00C42980"/>
    <w:rsid w:val="00C44C44"/>
    <w:rsid w:val="00C523BC"/>
    <w:rsid w:val="00C529E4"/>
    <w:rsid w:val="00C7259C"/>
    <w:rsid w:val="00C72D53"/>
    <w:rsid w:val="00C77A00"/>
    <w:rsid w:val="00C8000F"/>
    <w:rsid w:val="00C832B6"/>
    <w:rsid w:val="00C90AEC"/>
    <w:rsid w:val="00C91F66"/>
    <w:rsid w:val="00CA0961"/>
    <w:rsid w:val="00CA4E68"/>
    <w:rsid w:val="00CA53B7"/>
    <w:rsid w:val="00CA6351"/>
    <w:rsid w:val="00CB14E8"/>
    <w:rsid w:val="00CB2178"/>
    <w:rsid w:val="00CB7879"/>
    <w:rsid w:val="00CB7C4D"/>
    <w:rsid w:val="00CC401B"/>
    <w:rsid w:val="00CC4B53"/>
    <w:rsid w:val="00CD2117"/>
    <w:rsid w:val="00CD54AB"/>
    <w:rsid w:val="00CD746D"/>
    <w:rsid w:val="00CE0FC2"/>
    <w:rsid w:val="00CE1033"/>
    <w:rsid w:val="00CE448C"/>
    <w:rsid w:val="00CE529D"/>
    <w:rsid w:val="00CE65A2"/>
    <w:rsid w:val="00CE694B"/>
    <w:rsid w:val="00CF4E86"/>
    <w:rsid w:val="00D009AC"/>
    <w:rsid w:val="00D0315F"/>
    <w:rsid w:val="00D03D7E"/>
    <w:rsid w:val="00D0567C"/>
    <w:rsid w:val="00D16AA8"/>
    <w:rsid w:val="00D171A8"/>
    <w:rsid w:val="00D22382"/>
    <w:rsid w:val="00D23221"/>
    <w:rsid w:val="00D23B9F"/>
    <w:rsid w:val="00D2663C"/>
    <w:rsid w:val="00D31421"/>
    <w:rsid w:val="00D3175D"/>
    <w:rsid w:val="00D354F0"/>
    <w:rsid w:val="00D428B4"/>
    <w:rsid w:val="00D455D3"/>
    <w:rsid w:val="00D51A67"/>
    <w:rsid w:val="00D55648"/>
    <w:rsid w:val="00D61EA9"/>
    <w:rsid w:val="00D6393F"/>
    <w:rsid w:val="00D65FE7"/>
    <w:rsid w:val="00D665B3"/>
    <w:rsid w:val="00D66F34"/>
    <w:rsid w:val="00D7229D"/>
    <w:rsid w:val="00D8181C"/>
    <w:rsid w:val="00D9053C"/>
    <w:rsid w:val="00D916E8"/>
    <w:rsid w:val="00D953B0"/>
    <w:rsid w:val="00DA47B2"/>
    <w:rsid w:val="00DA5C40"/>
    <w:rsid w:val="00DB1CED"/>
    <w:rsid w:val="00DB2218"/>
    <w:rsid w:val="00DB58BF"/>
    <w:rsid w:val="00DC2B39"/>
    <w:rsid w:val="00DC3E4C"/>
    <w:rsid w:val="00DC4AF4"/>
    <w:rsid w:val="00DC6429"/>
    <w:rsid w:val="00DC6BFC"/>
    <w:rsid w:val="00DE204C"/>
    <w:rsid w:val="00DE27CA"/>
    <w:rsid w:val="00DE2862"/>
    <w:rsid w:val="00DE7C57"/>
    <w:rsid w:val="00DF0EC6"/>
    <w:rsid w:val="00DF182B"/>
    <w:rsid w:val="00DF2BF3"/>
    <w:rsid w:val="00DF48B2"/>
    <w:rsid w:val="00E0134C"/>
    <w:rsid w:val="00E01D78"/>
    <w:rsid w:val="00E01EEF"/>
    <w:rsid w:val="00E0787E"/>
    <w:rsid w:val="00E10A2C"/>
    <w:rsid w:val="00E13BD3"/>
    <w:rsid w:val="00E26DEF"/>
    <w:rsid w:val="00E27D18"/>
    <w:rsid w:val="00E302DF"/>
    <w:rsid w:val="00E31828"/>
    <w:rsid w:val="00E339D6"/>
    <w:rsid w:val="00E3569D"/>
    <w:rsid w:val="00E36DF3"/>
    <w:rsid w:val="00E40C90"/>
    <w:rsid w:val="00E45CA6"/>
    <w:rsid w:val="00E5201B"/>
    <w:rsid w:val="00E5472E"/>
    <w:rsid w:val="00E676BB"/>
    <w:rsid w:val="00E7183E"/>
    <w:rsid w:val="00E71ACD"/>
    <w:rsid w:val="00E74F72"/>
    <w:rsid w:val="00E8236B"/>
    <w:rsid w:val="00E8454D"/>
    <w:rsid w:val="00E86399"/>
    <w:rsid w:val="00E91FD5"/>
    <w:rsid w:val="00E94B51"/>
    <w:rsid w:val="00EA2E78"/>
    <w:rsid w:val="00EB00BA"/>
    <w:rsid w:val="00EB3614"/>
    <w:rsid w:val="00EB3CFD"/>
    <w:rsid w:val="00EC000C"/>
    <w:rsid w:val="00EC54C9"/>
    <w:rsid w:val="00EC5D1C"/>
    <w:rsid w:val="00ED27DA"/>
    <w:rsid w:val="00EE1FD2"/>
    <w:rsid w:val="00EE34E3"/>
    <w:rsid w:val="00EE57D8"/>
    <w:rsid w:val="00EE7028"/>
    <w:rsid w:val="00EF386F"/>
    <w:rsid w:val="00F00432"/>
    <w:rsid w:val="00F14FF2"/>
    <w:rsid w:val="00F26423"/>
    <w:rsid w:val="00F378FF"/>
    <w:rsid w:val="00F4096C"/>
    <w:rsid w:val="00F40C9A"/>
    <w:rsid w:val="00F5535D"/>
    <w:rsid w:val="00F557CC"/>
    <w:rsid w:val="00F56CE4"/>
    <w:rsid w:val="00F60DBD"/>
    <w:rsid w:val="00F62D85"/>
    <w:rsid w:val="00F63569"/>
    <w:rsid w:val="00F71D19"/>
    <w:rsid w:val="00F820A4"/>
    <w:rsid w:val="00F84673"/>
    <w:rsid w:val="00F902AE"/>
    <w:rsid w:val="00F917D9"/>
    <w:rsid w:val="00F92365"/>
    <w:rsid w:val="00FA2DC2"/>
    <w:rsid w:val="00FB4424"/>
    <w:rsid w:val="00FB4593"/>
    <w:rsid w:val="00FC24F0"/>
    <w:rsid w:val="00FC2F79"/>
    <w:rsid w:val="00FC3732"/>
    <w:rsid w:val="00FC456A"/>
    <w:rsid w:val="00FE2216"/>
    <w:rsid w:val="00FE2A0B"/>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7D7EDF"/>
    <w:pPr>
      <w:spacing w:after="200"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775275">
      <w:bodyDiv w:val="1"/>
      <w:marLeft w:val="0"/>
      <w:marRight w:val="0"/>
      <w:marTop w:val="0"/>
      <w:marBottom w:val="0"/>
      <w:divBdr>
        <w:top w:val="none" w:sz="0" w:space="0" w:color="auto"/>
        <w:left w:val="none" w:sz="0" w:space="0" w:color="auto"/>
        <w:bottom w:val="none" w:sz="0" w:space="0" w:color="auto"/>
        <w:right w:val="none" w:sz="0" w:space="0" w:color="auto"/>
      </w:divBdr>
      <w:divsChild>
        <w:div w:id="268465383">
          <w:marLeft w:val="0"/>
          <w:marRight w:val="0"/>
          <w:marTop w:val="0"/>
          <w:marBottom w:val="0"/>
          <w:divBdr>
            <w:top w:val="none" w:sz="0" w:space="0" w:color="auto"/>
            <w:left w:val="none" w:sz="0" w:space="0" w:color="auto"/>
            <w:bottom w:val="none" w:sz="0" w:space="0" w:color="auto"/>
            <w:right w:val="none" w:sz="0" w:space="0" w:color="auto"/>
          </w:divBdr>
        </w:div>
        <w:div w:id="1767383973">
          <w:marLeft w:val="0"/>
          <w:marRight w:val="0"/>
          <w:marTop w:val="0"/>
          <w:marBottom w:val="0"/>
          <w:divBdr>
            <w:top w:val="none" w:sz="0" w:space="0" w:color="auto"/>
            <w:left w:val="none" w:sz="0" w:space="0" w:color="auto"/>
            <w:bottom w:val="none" w:sz="0" w:space="0" w:color="auto"/>
            <w:right w:val="none" w:sz="0" w:space="0" w:color="auto"/>
          </w:divBdr>
        </w:div>
        <w:div w:id="337657237">
          <w:marLeft w:val="0"/>
          <w:marRight w:val="0"/>
          <w:marTop w:val="0"/>
          <w:marBottom w:val="0"/>
          <w:divBdr>
            <w:top w:val="none" w:sz="0" w:space="0" w:color="auto"/>
            <w:left w:val="none" w:sz="0" w:space="0" w:color="auto"/>
            <w:bottom w:val="none" w:sz="0" w:space="0" w:color="auto"/>
            <w:right w:val="none" w:sz="0" w:space="0" w:color="auto"/>
          </w:divBdr>
        </w:div>
      </w:divsChild>
    </w:div>
    <w:div w:id="367219403">
      <w:bodyDiv w:val="1"/>
      <w:marLeft w:val="0"/>
      <w:marRight w:val="0"/>
      <w:marTop w:val="0"/>
      <w:marBottom w:val="0"/>
      <w:divBdr>
        <w:top w:val="none" w:sz="0" w:space="0" w:color="auto"/>
        <w:left w:val="none" w:sz="0" w:space="0" w:color="auto"/>
        <w:bottom w:val="none" w:sz="0" w:space="0" w:color="auto"/>
        <w:right w:val="none" w:sz="0" w:space="0" w:color="auto"/>
      </w:divBdr>
      <w:divsChild>
        <w:div w:id="190152432">
          <w:marLeft w:val="0"/>
          <w:marRight w:val="0"/>
          <w:marTop w:val="0"/>
          <w:marBottom w:val="0"/>
          <w:divBdr>
            <w:top w:val="none" w:sz="0" w:space="0" w:color="auto"/>
            <w:left w:val="none" w:sz="0" w:space="0" w:color="auto"/>
            <w:bottom w:val="none" w:sz="0" w:space="0" w:color="auto"/>
            <w:right w:val="none" w:sz="0" w:space="0" w:color="auto"/>
          </w:divBdr>
        </w:div>
        <w:div w:id="1882863159">
          <w:marLeft w:val="0"/>
          <w:marRight w:val="0"/>
          <w:marTop w:val="0"/>
          <w:marBottom w:val="0"/>
          <w:divBdr>
            <w:top w:val="none" w:sz="0" w:space="0" w:color="auto"/>
            <w:left w:val="none" w:sz="0" w:space="0" w:color="auto"/>
            <w:bottom w:val="none" w:sz="0" w:space="0" w:color="auto"/>
            <w:right w:val="none" w:sz="0" w:space="0" w:color="auto"/>
          </w:divBdr>
        </w:div>
        <w:div w:id="114830656">
          <w:marLeft w:val="0"/>
          <w:marRight w:val="0"/>
          <w:marTop w:val="0"/>
          <w:marBottom w:val="0"/>
          <w:divBdr>
            <w:top w:val="none" w:sz="0" w:space="0" w:color="auto"/>
            <w:left w:val="none" w:sz="0" w:space="0" w:color="auto"/>
            <w:bottom w:val="none" w:sz="0" w:space="0" w:color="auto"/>
            <w:right w:val="none" w:sz="0" w:space="0" w:color="auto"/>
          </w:divBdr>
        </w:div>
      </w:divsChild>
    </w:div>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855</Words>
  <Characters>7898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9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114</cp:revision>
  <dcterms:created xsi:type="dcterms:W3CDTF">2024-12-08T19:57:00Z</dcterms:created>
  <dcterms:modified xsi:type="dcterms:W3CDTF">2024-12-0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g9ldSSc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